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4F71" w:rsidRPr="0062624C" w:rsidRDefault="005E4F71" w:rsidP="00FE5E41">
      <w:pPr>
        <w:spacing w:line="240" w:lineRule="auto"/>
        <w:jc w:val="center"/>
        <w:rPr>
          <w:rFonts w:ascii="Times New Roman" w:eastAsia="Times New Roman" w:hAnsi="Times New Roman" w:cs="Times New Roman"/>
          <w:b/>
          <w:bCs/>
          <w:sz w:val="32"/>
          <w:szCs w:val="24"/>
        </w:rPr>
      </w:pPr>
      <w:r w:rsidRPr="0062624C">
        <w:rPr>
          <w:rFonts w:ascii="Times New Roman" w:eastAsia="Times New Roman" w:hAnsi="Times New Roman" w:cs="Times New Roman"/>
          <w:b/>
          <w:bCs/>
          <w:sz w:val="32"/>
          <w:szCs w:val="24"/>
        </w:rPr>
        <w:t xml:space="preserve">PERSEPSI AUDITOR TERHADAP EFEKTIVITAS PENGGUNAAN </w:t>
      </w:r>
      <w:r w:rsidRPr="0062624C">
        <w:rPr>
          <w:rFonts w:ascii="Times New Roman" w:eastAsia="Times New Roman" w:hAnsi="Times New Roman" w:cs="Times New Roman"/>
          <w:b/>
          <w:bCs/>
          <w:i/>
          <w:sz w:val="32"/>
          <w:szCs w:val="24"/>
        </w:rPr>
        <w:t>ARTIFICIAL INTELLIGENCE</w:t>
      </w:r>
      <w:r w:rsidRPr="0062624C">
        <w:rPr>
          <w:rFonts w:ascii="Times New Roman" w:eastAsia="Times New Roman" w:hAnsi="Times New Roman" w:cs="Times New Roman"/>
          <w:b/>
          <w:bCs/>
          <w:sz w:val="32"/>
          <w:szCs w:val="24"/>
        </w:rPr>
        <w:t xml:space="preserve"> PADA PROSES AUDIT: STUDI KASUS PADA </w:t>
      </w:r>
      <w:r w:rsidR="005345D0" w:rsidRPr="0062624C">
        <w:rPr>
          <w:rFonts w:ascii="Times New Roman" w:eastAsia="Times New Roman" w:hAnsi="Times New Roman" w:cs="Times New Roman"/>
          <w:b/>
          <w:bCs/>
          <w:sz w:val="32"/>
          <w:szCs w:val="24"/>
        </w:rPr>
        <w:t xml:space="preserve">BADAN PEMERIKSA KEUANGAN </w:t>
      </w:r>
      <w:r w:rsidR="001005EF" w:rsidRPr="0062624C">
        <w:rPr>
          <w:rFonts w:ascii="Times New Roman" w:eastAsia="Times New Roman" w:hAnsi="Times New Roman" w:cs="Times New Roman"/>
          <w:b/>
          <w:bCs/>
          <w:sz w:val="32"/>
          <w:szCs w:val="24"/>
        </w:rPr>
        <w:t xml:space="preserve">PERWAKILAN </w:t>
      </w:r>
      <w:r w:rsidR="005345D0" w:rsidRPr="0062624C">
        <w:rPr>
          <w:rFonts w:ascii="Times New Roman" w:eastAsia="Times New Roman" w:hAnsi="Times New Roman" w:cs="Times New Roman"/>
          <w:b/>
          <w:bCs/>
          <w:sz w:val="32"/>
          <w:szCs w:val="24"/>
        </w:rPr>
        <w:t>PROVINSI KALIMANTAN TIMUR</w:t>
      </w:r>
    </w:p>
    <w:p w:rsidR="005E4F71" w:rsidRPr="0062624C" w:rsidRDefault="005E4F71" w:rsidP="00DE6561">
      <w:pPr>
        <w:spacing w:line="240" w:lineRule="auto"/>
        <w:rPr>
          <w:rFonts w:ascii="Times New Roman" w:eastAsia="Times New Roman" w:hAnsi="Times New Roman" w:cs="Times New Roman"/>
          <w:b/>
          <w:bCs/>
          <w:sz w:val="24"/>
          <w:szCs w:val="24"/>
        </w:rPr>
      </w:pPr>
    </w:p>
    <w:p w:rsidR="005E4F71" w:rsidRPr="0062624C" w:rsidRDefault="005E4F71" w:rsidP="00DE6561">
      <w:pPr>
        <w:spacing w:line="240" w:lineRule="auto"/>
        <w:jc w:val="center"/>
        <w:rPr>
          <w:rFonts w:ascii="Times New Roman" w:eastAsia="Times New Roman" w:hAnsi="Times New Roman" w:cs="Times New Roman"/>
          <w:b/>
          <w:bCs/>
          <w:sz w:val="28"/>
          <w:szCs w:val="24"/>
        </w:rPr>
      </w:pPr>
      <w:r w:rsidRPr="0062624C">
        <w:rPr>
          <w:rFonts w:ascii="Times New Roman" w:eastAsia="Times New Roman" w:hAnsi="Times New Roman" w:cs="Times New Roman"/>
          <w:b/>
          <w:bCs/>
          <w:sz w:val="28"/>
          <w:szCs w:val="24"/>
        </w:rPr>
        <w:t>SKRIPSI</w:t>
      </w:r>
    </w:p>
    <w:p w:rsidR="005E4F71" w:rsidRPr="0062624C" w:rsidRDefault="00DE6561" w:rsidP="00DE6561">
      <w:pPr>
        <w:spacing w:line="240" w:lineRule="auto"/>
        <w:jc w:val="center"/>
        <w:rPr>
          <w:rFonts w:ascii="Times New Roman" w:eastAsia="Times New Roman" w:hAnsi="Times New Roman" w:cs="Times New Roman"/>
          <w:bCs/>
          <w:sz w:val="24"/>
          <w:szCs w:val="24"/>
        </w:rPr>
      </w:pPr>
      <w:r w:rsidRPr="0062624C">
        <w:rPr>
          <w:rFonts w:ascii="Times New Roman" w:eastAsia="Times New Roman" w:hAnsi="Times New Roman" w:cs="Times New Roman"/>
          <w:bCs/>
          <w:sz w:val="24"/>
          <w:szCs w:val="24"/>
        </w:rPr>
        <w:t>UNTUK SEMINAR PROPOSAL</w:t>
      </w:r>
    </w:p>
    <w:p w:rsidR="005E4F71" w:rsidRPr="0062624C" w:rsidRDefault="005E4F71" w:rsidP="00DE6561">
      <w:pPr>
        <w:spacing w:line="240" w:lineRule="auto"/>
        <w:jc w:val="center"/>
        <w:rPr>
          <w:rFonts w:ascii="Times New Roman" w:eastAsia="Times New Roman" w:hAnsi="Times New Roman" w:cs="Times New Roman"/>
          <w:bCs/>
          <w:sz w:val="24"/>
          <w:szCs w:val="24"/>
        </w:rPr>
      </w:pPr>
      <w:r w:rsidRPr="0062624C">
        <w:rPr>
          <w:rFonts w:ascii="Times New Roman" w:hAnsi="Times New Roman" w:cs="Times New Roman"/>
          <w:noProof/>
          <w:sz w:val="24"/>
          <w:szCs w:val="24"/>
        </w:rPr>
        <w:drawing>
          <wp:anchor distT="0" distB="0" distL="114300" distR="114300" simplePos="0" relativeHeight="251659264" behindDoc="0" locked="0" layoutInCell="1" allowOverlap="1" wp14:anchorId="440CA52B" wp14:editId="34293AE3">
            <wp:simplePos x="0" y="0"/>
            <wp:positionH relativeFrom="margin">
              <wp:align>center</wp:align>
            </wp:positionH>
            <wp:positionV relativeFrom="paragraph">
              <wp:posOffset>180975</wp:posOffset>
            </wp:positionV>
            <wp:extent cx="1800000" cy="1764000"/>
            <wp:effectExtent l="0" t="0" r="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764000"/>
                    </a:xfrm>
                    <a:prstGeom prst="rect">
                      <a:avLst/>
                    </a:prstGeom>
                    <a:noFill/>
                  </pic:spPr>
                </pic:pic>
              </a:graphicData>
            </a:graphic>
            <wp14:sizeRelH relativeFrom="page">
              <wp14:pctWidth>0</wp14:pctWidth>
            </wp14:sizeRelH>
            <wp14:sizeRelV relativeFrom="page">
              <wp14:pctHeight>0</wp14:pctHeight>
            </wp14:sizeRelV>
          </wp:anchor>
        </w:drawing>
      </w:r>
    </w:p>
    <w:p w:rsidR="005E4F71" w:rsidRPr="0062624C" w:rsidRDefault="005E4F71" w:rsidP="00DE6561">
      <w:pPr>
        <w:spacing w:line="240" w:lineRule="auto"/>
        <w:rPr>
          <w:rFonts w:ascii="Times New Roman" w:hAnsi="Times New Roman" w:cs="Times New Roman"/>
          <w:sz w:val="24"/>
          <w:szCs w:val="24"/>
        </w:rPr>
      </w:pPr>
    </w:p>
    <w:p w:rsidR="005E4F71" w:rsidRPr="0062624C" w:rsidRDefault="005E4F71" w:rsidP="00DE6561">
      <w:pPr>
        <w:spacing w:line="240" w:lineRule="auto"/>
        <w:jc w:val="center"/>
        <w:rPr>
          <w:rFonts w:ascii="Times New Roman" w:hAnsi="Times New Roman" w:cs="Times New Roman"/>
          <w:sz w:val="28"/>
          <w:szCs w:val="24"/>
        </w:rPr>
      </w:pPr>
      <w:r w:rsidRPr="0062624C">
        <w:rPr>
          <w:rFonts w:ascii="Times New Roman" w:hAnsi="Times New Roman" w:cs="Times New Roman"/>
          <w:sz w:val="28"/>
          <w:szCs w:val="24"/>
        </w:rPr>
        <w:t>Oleh:</w:t>
      </w:r>
    </w:p>
    <w:p w:rsidR="005E4F71" w:rsidRPr="0062624C" w:rsidRDefault="005E4F71" w:rsidP="00DE6561">
      <w:pPr>
        <w:spacing w:line="240" w:lineRule="auto"/>
        <w:jc w:val="center"/>
        <w:rPr>
          <w:rFonts w:ascii="Times New Roman" w:hAnsi="Times New Roman" w:cs="Times New Roman"/>
          <w:b/>
          <w:sz w:val="28"/>
          <w:szCs w:val="24"/>
        </w:rPr>
      </w:pPr>
      <w:r w:rsidRPr="0062624C">
        <w:rPr>
          <w:rFonts w:ascii="Times New Roman" w:hAnsi="Times New Roman" w:cs="Times New Roman"/>
          <w:b/>
          <w:sz w:val="28"/>
          <w:szCs w:val="24"/>
        </w:rPr>
        <w:t>MUHAMMAD SULTHAN HIRZI MAULANA</w:t>
      </w:r>
    </w:p>
    <w:p w:rsidR="005E4F71" w:rsidRPr="0062624C" w:rsidRDefault="005E4F71" w:rsidP="00DE6561">
      <w:pPr>
        <w:spacing w:line="240" w:lineRule="auto"/>
        <w:jc w:val="center"/>
        <w:rPr>
          <w:rFonts w:ascii="Times New Roman" w:hAnsi="Times New Roman" w:cs="Times New Roman"/>
          <w:b/>
          <w:sz w:val="28"/>
          <w:szCs w:val="24"/>
        </w:rPr>
      </w:pPr>
      <w:r w:rsidRPr="0062624C">
        <w:rPr>
          <w:rFonts w:ascii="Times New Roman" w:hAnsi="Times New Roman" w:cs="Times New Roman"/>
          <w:b/>
          <w:sz w:val="28"/>
          <w:szCs w:val="24"/>
        </w:rPr>
        <w:t>2201036107</w:t>
      </w:r>
    </w:p>
    <w:p w:rsidR="005E4F71" w:rsidRPr="0062624C" w:rsidRDefault="00B01B5E" w:rsidP="00DE6561">
      <w:pPr>
        <w:spacing w:line="240" w:lineRule="auto"/>
        <w:jc w:val="center"/>
        <w:rPr>
          <w:rFonts w:ascii="Times New Roman" w:hAnsi="Times New Roman" w:cs="Times New Roman"/>
          <w:b/>
          <w:sz w:val="28"/>
          <w:szCs w:val="24"/>
        </w:rPr>
      </w:pPr>
      <w:r w:rsidRPr="0062624C">
        <w:rPr>
          <w:rFonts w:ascii="Times New Roman" w:hAnsi="Times New Roman" w:cs="Times New Roman"/>
          <w:b/>
          <w:sz w:val="28"/>
          <w:szCs w:val="24"/>
        </w:rPr>
        <w:t xml:space="preserve">S1 </w:t>
      </w:r>
      <w:r w:rsidR="005E4F71" w:rsidRPr="0062624C">
        <w:rPr>
          <w:rFonts w:ascii="Times New Roman" w:hAnsi="Times New Roman" w:cs="Times New Roman"/>
          <w:b/>
          <w:sz w:val="28"/>
          <w:szCs w:val="24"/>
        </w:rPr>
        <w:t>AKUNTANSI</w:t>
      </w:r>
    </w:p>
    <w:p w:rsidR="005E4F71" w:rsidRPr="0062624C" w:rsidRDefault="005E4F71" w:rsidP="00DE6561">
      <w:pPr>
        <w:spacing w:line="240" w:lineRule="auto"/>
        <w:jc w:val="center"/>
        <w:rPr>
          <w:rFonts w:ascii="Times New Roman" w:hAnsi="Times New Roman" w:cs="Times New Roman"/>
          <w:b/>
          <w:sz w:val="24"/>
          <w:szCs w:val="24"/>
        </w:rPr>
      </w:pPr>
    </w:p>
    <w:p w:rsidR="005E4F71" w:rsidRPr="0062624C" w:rsidRDefault="005E4F71" w:rsidP="00DE6561">
      <w:pPr>
        <w:spacing w:line="240" w:lineRule="auto"/>
        <w:jc w:val="center"/>
        <w:rPr>
          <w:rFonts w:ascii="Times New Roman" w:hAnsi="Times New Roman" w:cs="Times New Roman"/>
          <w:b/>
          <w:sz w:val="24"/>
          <w:szCs w:val="24"/>
        </w:rPr>
      </w:pPr>
    </w:p>
    <w:p w:rsidR="005E4F71" w:rsidRPr="0062624C" w:rsidRDefault="005E4F71" w:rsidP="00DE6561">
      <w:pPr>
        <w:spacing w:line="240" w:lineRule="auto"/>
        <w:jc w:val="center"/>
        <w:rPr>
          <w:rFonts w:ascii="Times New Roman" w:hAnsi="Times New Roman" w:cs="Times New Roman"/>
          <w:b/>
          <w:sz w:val="32"/>
          <w:szCs w:val="32"/>
        </w:rPr>
      </w:pPr>
      <w:r w:rsidRPr="0062624C">
        <w:rPr>
          <w:rFonts w:ascii="Times New Roman" w:hAnsi="Times New Roman" w:cs="Times New Roman"/>
          <w:b/>
          <w:sz w:val="32"/>
          <w:szCs w:val="32"/>
        </w:rPr>
        <w:t xml:space="preserve">FAKULTAS EKONOMI DAN BISNIS </w:t>
      </w:r>
    </w:p>
    <w:p w:rsidR="005E4F71" w:rsidRPr="0062624C" w:rsidRDefault="005E4F71" w:rsidP="00DE6561">
      <w:pPr>
        <w:spacing w:line="240" w:lineRule="auto"/>
        <w:jc w:val="center"/>
        <w:rPr>
          <w:rFonts w:ascii="Times New Roman" w:hAnsi="Times New Roman" w:cs="Times New Roman"/>
          <w:b/>
          <w:sz w:val="32"/>
          <w:szCs w:val="32"/>
        </w:rPr>
      </w:pPr>
      <w:r w:rsidRPr="0062624C">
        <w:rPr>
          <w:rFonts w:ascii="Times New Roman" w:hAnsi="Times New Roman" w:cs="Times New Roman"/>
          <w:b/>
          <w:sz w:val="32"/>
          <w:szCs w:val="32"/>
        </w:rPr>
        <w:t>UNIVERSITAS MULAWARMAN</w:t>
      </w:r>
    </w:p>
    <w:p w:rsidR="005E4F71" w:rsidRPr="0062624C" w:rsidRDefault="005E4F71" w:rsidP="00DE6561">
      <w:pPr>
        <w:spacing w:line="240" w:lineRule="auto"/>
        <w:jc w:val="center"/>
        <w:rPr>
          <w:rFonts w:ascii="Times New Roman" w:hAnsi="Times New Roman" w:cs="Times New Roman"/>
          <w:b/>
          <w:sz w:val="32"/>
          <w:szCs w:val="32"/>
        </w:rPr>
      </w:pPr>
      <w:r w:rsidRPr="0062624C">
        <w:rPr>
          <w:rFonts w:ascii="Times New Roman" w:hAnsi="Times New Roman" w:cs="Times New Roman"/>
          <w:b/>
          <w:sz w:val="32"/>
          <w:szCs w:val="32"/>
        </w:rPr>
        <w:t>SAMARINDA</w:t>
      </w:r>
    </w:p>
    <w:p w:rsidR="00351245" w:rsidRPr="0062624C" w:rsidRDefault="005E4F71" w:rsidP="00351245">
      <w:pPr>
        <w:spacing w:line="240" w:lineRule="auto"/>
        <w:jc w:val="center"/>
        <w:rPr>
          <w:rFonts w:ascii="Times New Roman" w:hAnsi="Times New Roman" w:cs="Times New Roman"/>
          <w:sz w:val="24"/>
          <w:szCs w:val="24"/>
        </w:rPr>
      </w:pPr>
      <w:r w:rsidRPr="0062624C">
        <w:rPr>
          <w:rFonts w:ascii="Times New Roman" w:hAnsi="Times New Roman" w:cs="Times New Roman"/>
          <w:b/>
          <w:sz w:val="32"/>
          <w:szCs w:val="32"/>
        </w:rPr>
        <w:t>2025</w:t>
      </w:r>
      <w:r w:rsidR="00E913EE" w:rsidRPr="0062624C">
        <w:rPr>
          <w:rFonts w:ascii="Times New Roman" w:hAnsi="Times New Roman" w:cs="Times New Roman"/>
          <w:sz w:val="24"/>
          <w:szCs w:val="24"/>
        </w:rPr>
        <w:br w:type="page"/>
      </w:r>
    </w:p>
    <w:p w:rsidR="007E7F30" w:rsidRPr="0062624C" w:rsidRDefault="007E7F30" w:rsidP="007A1101">
      <w:pPr>
        <w:jc w:val="center"/>
        <w:rPr>
          <w:rFonts w:ascii="Times New Roman" w:hAnsi="Times New Roman" w:cs="Times New Roman"/>
          <w:b/>
          <w:sz w:val="24"/>
          <w:szCs w:val="24"/>
        </w:rPr>
        <w:sectPr w:rsidR="007E7F30" w:rsidRPr="0062624C" w:rsidSect="00784191">
          <w:headerReference w:type="default" r:id="rId9"/>
          <w:footerReference w:type="default" r:id="rId10"/>
          <w:footerReference w:type="first" r:id="rId11"/>
          <w:pgSz w:w="12240" w:h="15840"/>
          <w:pgMar w:top="2268" w:right="1701" w:bottom="1701" w:left="2268" w:header="709" w:footer="709" w:gutter="0"/>
          <w:cols w:space="708"/>
          <w:titlePg/>
          <w:docGrid w:linePitch="360"/>
        </w:sectPr>
      </w:pPr>
      <w:bookmarkStart w:id="0" w:name="_Toc201207519"/>
    </w:p>
    <w:sdt>
      <w:sdtPr>
        <w:rPr>
          <w:rFonts w:eastAsiaTheme="minorHAnsi" w:cs="Times New Roman"/>
          <w:b w:val="0"/>
          <w:color w:val="auto"/>
          <w:sz w:val="22"/>
          <w:szCs w:val="24"/>
        </w:rPr>
        <w:id w:val="-479693280"/>
        <w:docPartObj>
          <w:docPartGallery w:val="Table of Contents"/>
          <w:docPartUnique/>
        </w:docPartObj>
      </w:sdtPr>
      <w:sdtEndPr>
        <w:rPr>
          <w:bCs/>
          <w:noProof/>
        </w:rPr>
      </w:sdtEndPr>
      <w:sdtContent>
        <w:p w:rsidR="007A1101" w:rsidRPr="0062624C" w:rsidRDefault="007E7F30" w:rsidP="007E7F30">
          <w:pPr>
            <w:pStyle w:val="TOCHeading"/>
            <w:tabs>
              <w:tab w:val="center" w:pos="4135"/>
            </w:tabs>
            <w:spacing w:line="276" w:lineRule="auto"/>
            <w:jc w:val="left"/>
            <w:rPr>
              <w:rFonts w:cs="Times New Roman"/>
              <w:szCs w:val="24"/>
            </w:rPr>
          </w:pPr>
          <w:r w:rsidRPr="0062624C">
            <w:rPr>
              <w:rFonts w:cs="Times New Roman"/>
              <w:szCs w:val="24"/>
            </w:rPr>
            <w:tab/>
            <w:t>DAFTAR ISI</w:t>
          </w:r>
        </w:p>
        <w:p w:rsidR="007E7F30" w:rsidRPr="0062624C" w:rsidRDefault="007E7F30" w:rsidP="007E7F30">
          <w:pPr>
            <w:rPr>
              <w:rFonts w:ascii="Times New Roman" w:hAnsi="Times New Roman" w:cs="Times New Roman"/>
            </w:rPr>
          </w:pPr>
        </w:p>
        <w:p w:rsidR="007E7F30" w:rsidRPr="0062624C" w:rsidRDefault="007A1101" w:rsidP="007E7F30">
          <w:pPr>
            <w:pStyle w:val="TOC1"/>
            <w:tabs>
              <w:tab w:val="right" w:leader="dot" w:pos="8261"/>
            </w:tabs>
            <w:spacing w:line="276" w:lineRule="auto"/>
            <w:rPr>
              <w:rFonts w:ascii="Times New Roman" w:eastAsiaTheme="minorEastAsia" w:hAnsi="Times New Roman" w:cs="Times New Roman"/>
              <w:noProof/>
              <w:sz w:val="24"/>
              <w:szCs w:val="24"/>
            </w:rPr>
          </w:pPr>
          <w:r w:rsidRPr="0062624C">
            <w:rPr>
              <w:rFonts w:ascii="Times New Roman" w:hAnsi="Times New Roman" w:cs="Times New Roman"/>
              <w:b/>
              <w:bCs/>
              <w:noProof/>
              <w:sz w:val="24"/>
              <w:szCs w:val="24"/>
            </w:rPr>
            <w:fldChar w:fldCharType="begin"/>
          </w:r>
          <w:r w:rsidRPr="0062624C">
            <w:rPr>
              <w:rFonts w:ascii="Times New Roman" w:hAnsi="Times New Roman" w:cs="Times New Roman"/>
              <w:b/>
              <w:bCs/>
              <w:noProof/>
              <w:sz w:val="24"/>
              <w:szCs w:val="24"/>
            </w:rPr>
            <w:instrText xml:space="preserve"> TOC \o "1-3" \h \z \u </w:instrText>
          </w:r>
          <w:r w:rsidRPr="0062624C">
            <w:rPr>
              <w:rFonts w:ascii="Times New Roman" w:hAnsi="Times New Roman" w:cs="Times New Roman"/>
              <w:b/>
              <w:bCs/>
              <w:noProof/>
              <w:sz w:val="24"/>
              <w:szCs w:val="24"/>
            </w:rPr>
            <w:fldChar w:fldCharType="separate"/>
          </w:r>
          <w:hyperlink w:anchor="_Toc201209994" w:history="1">
            <w:r w:rsidR="007E7F30" w:rsidRPr="0062624C">
              <w:rPr>
                <w:rStyle w:val="Hyperlink"/>
                <w:rFonts w:ascii="Times New Roman" w:hAnsi="Times New Roman" w:cs="Times New Roman"/>
                <w:noProof/>
                <w:sz w:val="24"/>
                <w:szCs w:val="24"/>
              </w:rPr>
              <w:t>DAFTAR TABEL</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09994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iii</w:t>
            </w:r>
            <w:r w:rsidR="007E7F30" w:rsidRPr="0062624C">
              <w:rPr>
                <w:rFonts w:ascii="Times New Roman" w:hAnsi="Times New Roman" w:cs="Times New Roman"/>
                <w:noProof/>
                <w:webHidden/>
                <w:sz w:val="24"/>
                <w:szCs w:val="24"/>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09995" w:history="1">
            <w:r w:rsidR="007E7F30" w:rsidRPr="0062624C">
              <w:rPr>
                <w:rStyle w:val="Hyperlink"/>
                <w:rFonts w:ascii="Times New Roman" w:hAnsi="Times New Roman" w:cs="Times New Roman"/>
                <w:noProof/>
                <w:sz w:val="24"/>
                <w:szCs w:val="24"/>
              </w:rPr>
              <w:t>DAFTAR GAMBAR</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09995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iv</w:t>
            </w:r>
            <w:r w:rsidR="007E7F30" w:rsidRPr="0062624C">
              <w:rPr>
                <w:rFonts w:ascii="Times New Roman" w:hAnsi="Times New Roman" w:cs="Times New Roman"/>
                <w:noProof/>
                <w:webHidden/>
                <w:sz w:val="24"/>
                <w:szCs w:val="24"/>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09996" w:history="1">
            <w:r w:rsidR="007E7F30" w:rsidRPr="0062624C">
              <w:rPr>
                <w:rStyle w:val="Hyperlink"/>
                <w:rFonts w:ascii="Times New Roman" w:hAnsi="Times New Roman" w:cs="Times New Roman"/>
                <w:noProof/>
                <w:sz w:val="24"/>
                <w:szCs w:val="24"/>
              </w:rPr>
              <w:t>DAFTAR SINGKATAN</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09996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v</w:t>
            </w:r>
            <w:r w:rsidR="007E7F30" w:rsidRPr="0062624C">
              <w:rPr>
                <w:rFonts w:ascii="Times New Roman" w:hAnsi="Times New Roman" w:cs="Times New Roman"/>
                <w:noProof/>
                <w:webHidden/>
                <w:sz w:val="24"/>
                <w:szCs w:val="24"/>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09997" w:history="1">
            <w:r w:rsidR="007E7F30" w:rsidRPr="0062624C">
              <w:rPr>
                <w:rStyle w:val="Hyperlink"/>
                <w:rFonts w:ascii="Times New Roman" w:hAnsi="Times New Roman" w:cs="Times New Roman"/>
                <w:noProof/>
                <w:sz w:val="24"/>
                <w:szCs w:val="24"/>
              </w:rPr>
              <w:t>DAFTAR LAMPIRAN</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09997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vi</w:t>
            </w:r>
            <w:r w:rsidR="007E7F30" w:rsidRPr="0062624C">
              <w:rPr>
                <w:rFonts w:ascii="Times New Roman" w:hAnsi="Times New Roman" w:cs="Times New Roman"/>
                <w:noProof/>
                <w:webHidden/>
                <w:sz w:val="24"/>
                <w:szCs w:val="24"/>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09998" w:history="1">
            <w:r w:rsidR="007E7F30" w:rsidRPr="0062624C">
              <w:rPr>
                <w:rStyle w:val="Hyperlink"/>
                <w:rFonts w:ascii="Times New Roman" w:hAnsi="Times New Roman" w:cs="Times New Roman"/>
                <w:noProof/>
                <w:sz w:val="24"/>
                <w:szCs w:val="24"/>
              </w:rPr>
              <w:t>BAB I PENDAHULUAN</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09998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1</w:t>
            </w:r>
            <w:r w:rsidR="007E7F30" w:rsidRPr="0062624C">
              <w:rPr>
                <w:rFonts w:ascii="Times New Roman" w:hAnsi="Times New Roman" w:cs="Times New Roman"/>
                <w:noProof/>
                <w:webHidden/>
                <w:sz w:val="24"/>
                <w:szCs w:val="24"/>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09999" w:history="1">
            <w:r w:rsidR="007E7F30" w:rsidRPr="0062624C">
              <w:rPr>
                <w:rStyle w:val="Hyperlink"/>
                <w:rFonts w:ascii="Times New Roman" w:hAnsi="Times New Roman" w:cs="Times New Roman"/>
                <w:noProof/>
                <w:sz w:val="24"/>
                <w:szCs w:val="24"/>
              </w:rPr>
              <w:t>1.1 Latar Belakang Penelitian</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09999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0" w:history="1">
            <w:r w:rsidR="007E7F30" w:rsidRPr="0062624C">
              <w:rPr>
                <w:rStyle w:val="Hyperlink"/>
                <w:rFonts w:ascii="Times New Roman" w:hAnsi="Times New Roman" w:cs="Times New Roman"/>
                <w:noProof/>
                <w:sz w:val="24"/>
                <w:szCs w:val="24"/>
              </w:rPr>
              <w:t>1.2 Rumusan Masalah</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0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6</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1" w:history="1">
            <w:r w:rsidR="007E7F30" w:rsidRPr="0062624C">
              <w:rPr>
                <w:rStyle w:val="Hyperlink"/>
                <w:rFonts w:ascii="Times New Roman" w:hAnsi="Times New Roman" w:cs="Times New Roman"/>
                <w:noProof/>
                <w:sz w:val="24"/>
                <w:szCs w:val="24"/>
              </w:rPr>
              <w:t>1.3 Tujuan Penelitian</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1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6</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2" w:history="1">
            <w:r w:rsidR="007E7F30" w:rsidRPr="0062624C">
              <w:rPr>
                <w:rStyle w:val="Hyperlink"/>
                <w:rFonts w:ascii="Times New Roman" w:hAnsi="Times New Roman" w:cs="Times New Roman"/>
                <w:noProof/>
                <w:sz w:val="24"/>
                <w:szCs w:val="24"/>
              </w:rPr>
              <w:t>1.4 Manfaat Penelitian</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2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7</w:t>
            </w:r>
            <w:r w:rsidR="007E7F30" w:rsidRPr="0062624C">
              <w:rPr>
                <w:rFonts w:ascii="Times New Roman" w:hAnsi="Times New Roman" w:cs="Times New Roman"/>
                <w:noProof/>
                <w:webHidden/>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10003" w:history="1">
            <w:r w:rsidR="007E7F30" w:rsidRPr="0062624C">
              <w:rPr>
                <w:rStyle w:val="Hyperlink"/>
                <w:rFonts w:ascii="Times New Roman" w:hAnsi="Times New Roman" w:cs="Times New Roman"/>
                <w:noProof/>
                <w:sz w:val="24"/>
                <w:szCs w:val="24"/>
              </w:rPr>
              <w:t>BAB II TINJAUAN PUSTAKA</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10003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8</w:t>
            </w:r>
            <w:r w:rsidR="007E7F30" w:rsidRPr="0062624C">
              <w:rPr>
                <w:rFonts w:ascii="Times New Roman" w:hAnsi="Times New Roman" w:cs="Times New Roman"/>
                <w:noProof/>
                <w:webHidden/>
                <w:sz w:val="24"/>
                <w:szCs w:val="24"/>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4" w:history="1">
            <w:r w:rsidR="007E7F30" w:rsidRPr="0062624C">
              <w:rPr>
                <w:rStyle w:val="Hyperlink"/>
                <w:rFonts w:ascii="Times New Roman" w:hAnsi="Times New Roman" w:cs="Times New Roman"/>
                <w:noProof/>
                <w:sz w:val="24"/>
                <w:szCs w:val="24"/>
              </w:rPr>
              <w:t xml:space="preserve">2.1 </w:t>
            </w:r>
            <w:r w:rsidR="007E7F30" w:rsidRPr="0062624C">
              <w:rPr>
                <w:rStyle w:val="Hyperlink"/>
                <w:rFonts w:ascii="Times New Roman" w:hAnsi="Times New Roman" w:cs="Times New Roman"/>
                <w:i/>
                <w:noProof/>
                <w:sz w:val="24"/>
                <w:szCs w:val="24"/>
              </w:rPr>
              <w:t xml:space="preserve">Technology Acceptence Model </w:t>
            </w:r>
            <w:r w:rsidR="007E7F30" w:rsidRPr="0062624C">
              <w:rPr>
                <w:rStyle w:val="Hyperlink"/>
                <w:rFonts w:ascii="Times New Roman" w:hAnsi="Times New Roman" w:cs="Times New Roman"/>
                <w:noProof/>
                <w:sz w:val="24"/>
                <w:szCs w:val="24"/>
              </w:rPr>
              <w:t>(TAM)</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4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8</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5" w:history="1">
            <w:r w:rsidR="007E7F30" w:rsidRPr="0062624C">
              <w:rPr>
                <w:rStyle w:val="Hyperlink"/>
                <w:rFonts w:ascii="Times New Roman" w:hAnsi="Times New Roman" w:cs="Times New Roman"/>
                <w:noProof/>
                <w:sz w:val="24"/>
                <w:szCs w:val="24"/>
              </w:rPr>
              <w:t>2.2 Auditor</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5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0</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6" w:history="1">
            <w:r w:rsidR="007E7F30" w:rsidRPr="0062624C">
              <w:rPr>
                <w:rStyle w:val="Hyperlink"/>
                <w:rFonts w:ascii="Times New Roman" w:hAnsi="Times New Roman" w:cs="Times New Roman"/>
                <w:noProof/>
                <w:sz w:val="24"/>
                <w:szCs w:val="24"/>
              </w:rPr>
              <w:t>2.3 Efektivitas</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6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1</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7" w:history="1">
            <w:r w:rsidR="007E7F30" w:rsidRPr="0062624C">
              <w:rPr>
                <w:rStyle w:val="Hyperlink"/>
                <w:rFonts w:ascii="Times New Roman" w:hAnsi="Times New Roman" w:cs="Times New Roman"/>
                <w:noProof/>
                <w:sz w:val="24"/>
                <w:szCs w:val="24"/>
              </w:rPr>
              <w:t xml:space="preserve">2.4 </w:t>
            </w:r>
            <w:r w:rsidR="007E7F30" w:rsidRPr="0062624C">
              <w:rPr>
                <w:rStyle w:val="Hyperlink"/>
                <w:rFonts w:ascii="Times New Roman" w:hAnsi="Times New Roman" w:cs="Times New Roman"/>
                <w:i/>
                <w:noProof/>
                <w:sz w:val="24"/>
                <w:szCs w:val="24"/>
              </w:rPr>
              <w:t>Artificial Intelligence</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7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1</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8" w:history="1">
            <w:r w:rsidR="007E7F30" w:rsidRPr="0062624C">
              <w:rPr>
                <w:rStyle w:val="Hyperlink"/>
                <w:rFonts w:ascii="Times New Roman" w:hAnsi="Times New Roman" w:cs="Times New Roman"/>
                <w:noProof/>
                <w:sz w:val="24"/>
                <w:szCs w:val="24"/>
              </w:rPr>
              <w:t>2.5 Proses Audit</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8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3</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09" w:history="1">
            <w:r w:rsidR="007E7F30" w:rsidRPr="0062624C">
              <w:rPr>
                <w:rStyle w:val="Hyperlink"/>
                <w:rFonts w:ascii="Times New Roman" w:hAnsi="Times New Roman" w:cs="Times New Roman"/>
                <w:noProof/>
                <w:sz w:val="24"/>
                <w:szCs w:val="24"/>
              </w:rPr>
              <w:t>2.6 Penelitian Terdahulu</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09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4</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10" w:history="1">
            <w:r w:rsidR="007E7F30" w:rsidRPr="0062624C">
              <w:rPr>
                <w:rStyle w:val="Hyperlink"/>
                <w:rFonts w:ascii="Times New Roman" w:hAnsi="Times New Roman" w:cs="Times New Roman"/>
                <w:noProof/>
                <w:sz w:val="24"/>
                <w:szCs w:val="24"/>
              </w:rPr>
              <w:t>2.7 Kerangka Konseptual</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10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8</w:t>
            </w:r>
            <w:r w:rsidR="007E7F30" w:rsidRPr="0062624C">
              <w:rPr>
                <w:rFonts w:ascii="Times New Roman" w:hAnsi="Times New Roman" w:cs="Times New Roman"/>
                <w:noProof/>
                <w:webHidden/>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10011" w:history="1">
            <w:r w:rsidR="007E7F30" w:rsidRPr="0062624C">
              <w:rPr>
                <w:rStyle w:val="Hyperlink"/>
                <w:rFonts w:ascii="Times New Roman" w:hAnsi="Times New Roman" w:cs="Times New Roman"/>
                <w:noProof/>
                <w:sz w:val="24"/>
                <w:szCs w:val="24"/>
              </w:rPr>
              <w:t>BAB III METODE PENELITIAN</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10011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19</w:t>
            </w:r>
            <w:r w:rsidR="007E7F30" w:rsidRPr="0062624C">
              <w:rPr>
                <w:rFonts w:ascii="Times New Roman" w:hAnsi="Times New Roman" w:cs="Times New Roman"/>
                <w:noProof/>
                <w:webHidden/>
                <w:sz w:val="24"/>
                <w:szCs w:val="24"/>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12" w:history="1">
            <w:r w:rsidR="007E7F30" w:rsidRPr="0062624C">
              <w:rPr>
                <w:rStyle w:val="Hyperlink"/>
                <w:rFonts w:ascii="Times New Roman" w:hAnsi="Times New Roman" w:cs="Times New Roman"/>
                <w:noProof/>
                <w:sz w:val="24"/>
                <w:szCs w:val="24"/>
              </w:rPr>
              <w:t>3.1 Jenis Penelitian</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12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9</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13" w:history="1">
            <w:r w:rsidR="007E7F30" w:rsidRPr="0062624C">
              <w:rPr>
                <w:rStyle w:val="Hyperlink"/>
                <w:rFonts w:ascii="Times New Roman" w:hAnsi="Times New Roman" w:cs="Times New Roman"/>
                <w:noProof/>
                <w:sz w:val="24"/>
                <w:szCs w:val="24"/>
              </w:rPr>
              <w:t>3.2 Situs Penelitian</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13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9</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14" w:history="1">
            <w:r w:rsidR="007E7F30" w:rsidRPr="0062624C">
              <w:rPr>
                <w:rStyle w:val="Hyperlink"/>
                <w:rFonts w:ascii="Times New Roman" w:hAnsi="Times New Roman" w:cs="Times New Roman"/>
                <w:noProof/>
                <w:sz w:val="24"/>
                <w:szCs w:val="24"/>
              </w:rPr>
              <w:t>3.3 Jenis dan Sumber Data Penelitian</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14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19</w:t>
            </w:r>
            <w:r w:rsidR="007E7F30" w:rsidRPr="0062624C">
              <w:rPr>
                <w:rFonts w:ascii="Times New Roman" w:hAnsi="Times New Roman" w:cs="Times New Roman"/>
                <w:noProof/>
                <w:webHidden/>
              </w:rPr>
              <w:fldChar w:fldCharType="end"/>
            </w:r>
          </w:hyperlink>
        </w:p>
        <w:p w:rsidR="007E7F30" w:rsidRPr="0062624C" w:rsidRDefault="00FD3539" w:rsidP="007E7F30">
          <w:pPr>
            <w:pStyle w:val="TOC3"/>
            <w:tabs>
              <w:tab w:val="right" w:leader="dot" w:pos="8261"/>
            </w:tabs>
            <w:spacing w:line="276" w:lineRule="auto"/>
            <w:rPr>
              <w:rFonts w:ascii="Times New Roman" w:eastAsiaTheme="minorEastAsia" w:hAnsi="Times New Roman" w:cs="Times New Roman"/>
              <w:noProof/>
              <w:sz w:val="24"/>
              <w:szCs w:val="24"/>
            </w:rPr>
          </w:pPr>
          <w:hyperlink w:anchor="_Toc201210015" w:history="1">
            <w:r w:rsidR="007E7F30" w:rsidRPr="0062624C">
              <w:rPr>
                <w:rStyle w:val="Hyperlink"/>
                <w:rFonts w:ascii="Times New Roman" w:hAnsi="Times New Roman" w:cs="Times New Roman"/>
                <w:noProof/>
                <w:sz w:val="24"/>
                <w:szCs w:val="24"/>
              </w:rPr>
              <w:t>3.3.1 Jenis Data</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10015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19</w:t>
            </w:r>
            <w:r w:rsidR="007E7F30" w:rsidRPr="0062624C">
              <w:rPr>
                <w:rFonts w:ascii="Times New Roman" w:hAnsi="Times New Roman" w:cs="Times New Roman"/>
                <w:noProof/>
                <w:webHidden/>
                <w:sz w:val="24"/>
                <w:szCs w:val="24"/>
              </w:rPr>
              <w:fldChar w:fldCharType="end"/>
            </w:r>
          </w:hyperlink>
        </w:p>
        <w:p w:rsidR="007E7F30" w:rsidRPr="0062624C" w:rsidRDefault="00FD3539" w:rsidP="007E7F30">
          <w:pPr>
            <w:pStyle w:val="TOC3"/>
            <w:tabs>
              <w:tab w:val="right" w:leader="dot" w:pos="8261"/>
            </w:tabs>
            <w:spacing w:line="276" w:lineRule="auto"/>
            <w:rPr>
              <w:rFonts w:ascii="Times New Roman" w:eastAsiaTheme="minorEastAsia" w:hAnsi="Times New Roman" w:cs="Times New Roman"/>
              <w:noProof/>
              <w:sz w:val="24"/>
              <w:szCs w:val="24"/>
            </w:rPr>
          </w:pPr>
          <w:hyperlink w:anchor="_Toc201210016" w:history="1">
            <w:r w:rsidR="007E7F30" w:rsidRPr="0062624C">
              <w:rPr>
                <w:rStyle w:val="Hyperlink"/>
                <w:rFonts w:ascii="Times New Roman" w:hAnsi="Times New Roman" w:cs="Times New Roman"/>
                <w:noProof/>
                <w:sz w:val="24"/>
                <w:szCs w:val="24"/>
              </w:rPr>
              <w:t>3.3.2 Sumber Data</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10016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20</w:t>
            </w:r>
            <w:r w:rsidR="007E7F30" w:rsidRPr="0062624C">
              <w:rPr>
                <w:rFonts w:ascii="Times New Roman" w:hAnsi="Times New Roman" w:cs="Times New Roman"/>
                <w:noProof/>
                <w:webHidden/>
                <w:sz w:val="24"/>
                <w:szCs w:val="24"/>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17" w:history="1">
            <w:r w:rsidR="007E7F30" w:rsidRPr="0062624C">
              <w:rPr>
                <w:rStyle w:val="Hyperlink"/>
                <w:rFonts w:ascii="Times New Roman" w:hAnsi="Times New Roman" w:cs="Times New Roman"/>
                <w:noProof/>
                <w:sz w:val="24"/>
                <w:szCs w:val="24"/>
              </w:rPr>
              <w:t>3.4 Teknik Pengumpulan Data</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17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21</w:t>
            </w:r>
            <w:r w:rsidR="007E7F30" w:rsidRPr="0062624C">
              <w:rPr>
                <w:rFonts w:ascii="Times New Roman" w:hAnsi="Times New Roman" w:cs="Times New Roman"/>
                <w:noProof/>
                <w:webHidden/>
              </w:rPr>
              <w:fldChar w:fldCharType="end"/>
            </w:r>
          </w:hyperlink>
        </w:p>
        <w:p w:rsidR="007E7F30" w:rsidRPr="0062624C" w:rsidRDefault="00FD3539" w:rsidP="00B557DA">
          <w:pPr>
            <w:pStyle w:val="TOC2"/>
            <w:rPr>
              <w:rFonts w:ascii="Times New Roman" w:eastAsiaTheme="minorEastAsia" w:hAnsi="Times New Roman" w:cs="Times New Roman"/>
              <w:noProof/>
            </w:rPr>
          </w:pPr>
          <w:hyperlink w:anchor="_Toc201210018" w:history="1">
            <w:r w:rsidR="007E7F30" w:rsidRPr="0062624C">
              <w:rPr>
                <w:rStyle w:val="Hyperlink"/>
                <w:rFonts w:ascii="Times New Roman" w:hAnsi="Times New Roman" w:cs="Times New Roman"/>
                <w:noProof/>
                <w:sz w:val="24"/>
                <w:szCs w:val="24"/>
              </w:rPr>
              <w:t>3.5 Teknik Analisis Data</w:t>
            </w:r>
            <w:r w:rsidR="007E7F30" w:rsidRPr="0062624C">
              <w:rPr>
                <w:rFonts w:ascii="Times New Roman" w:hAnsi="Times New Roman" w:cs="Times New Roman"/>
                <w:noProof/>
                <w:webHidden/>
              </w:rPr>
              <w:tab/>
            </w:r>
            <w:r w:rsidR="007E7F30" w:rsidRPr="0062624C">
              <w:rPr>
                <w:rFonts w:ascii="Times New Roman" w:hAnsi="Times New Roman" w:cs="Times New Roman"/>
                <w:noProof/>
                <w:webHidden/>
              </w:rPr>
              <w:fldChar w:fldCharType="begin"/>
            </w:r>
            <w:r w:rsidR="007E7F30" w:rsidRPr="0062624C">
              <w:rPr>
                <w:rFonts w:ascii="Times New Roman" w:hAnsi="Times New Roman" w:cs="Times New Roman"/>
                <w:noProof/>
                <w:webHidden/>
              </w:rPr>
              <w:instrText xml:space="preserve"> PAGEREF _Toc201210018 \h </w:instrText>
            </w:r>
            <w:r w:rsidR="007E7F30" w:rsidRPr="0062624C">
              <w:rPr>
                <w:rFonts w:ascii="Times New Roman" w:hAnsi="Times New Roman" w:cs="Times New Roman"/>
                <w:noProof/>
                <w:webHidden/>
              </w:rPr>
            </w:r>
            <w:r w:rsidR="007E7F30"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21</w:t>
            </w:r>
            <w:r w:rsidR="007E7F30" w:rsidRPr="0062624C">
              <w:rPr>
                <w:rFonts w:ascii="Times New Roman" w:hAnsi="Times New Roman" w:cs="Times New Roman"/>
                <w:noProof/>
                <w:webHidden/>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10019" w:history="1">
            <w:r w:rsidR="007E7F30" w:rsidRPr="0062624C">
              <w:rPr>
                <w:rStyle w:val="Hyperlink"/>
                <w:rFonts w:ascii="Times New Roman" w:hAnsi="Times New Roman" w:cs="Times New Roman"/>
                <w:noProof/>
                <w:sz w:val="24"/>
                <w:szCs w:val="24"/>
              </w:rPr>
              <w:t>DAFTAR PUSTAKA</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10019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23</w:t>
            </w:r>
            <w:r w:rsidR="007E7F30" w:rsidRPr="0062624C">
              <w:rPr>
                <w:rFonts w:ascii="Times New Roman" w:hAnsi="Times New Roman" w:cs="Times New Roman"/>
                <w:noProof/>
                <w:webHidden/>
                <w:sz w:val="24"/>
                <w:szCs w:val="24"/>
              </w:rPr>
              <w:fldChar w:fldCharType="end"/>
            </w:r>
          </w:hyperlink>
        </w:p>
        <w:p w:rsidR="007E7F30" w:rsidRPr="0062624C" w:rsidRDefault="00FD3539" w:rsidP="007E7F30">
          <w:pPr>
            <w:pStyle w:val="TOC1"/>
            <w:tabs>
              <w:tab w:val="right" w:leader="dot" w:pos="8261"/>
            </w:tabs>
            <w:spacing w:line="276" w:lineRule="auto"/>
            <w:rPr>
              <w:rFonts w:ascii="Times New Roman" w:eastAsiaTheme="minorEastAsia" w:hAnsi="Times New Roman" w:cs="Times New Roman"/>
              <w:noProof/>
              <w:sz w:val="24"/>
              <w:szCs w:val="24"/>
            </w:rPr>
          </w:pPr>
          <w:hyperlink w:anchor="_Toc201210020" w:history="1">
            <w:r w:rsidR="007E7F30" w:rsidRPr="0062624C">
              <w:rPr>
                <w:rStyle w:val="Hyperlink"/>
                <w:rFonts w:ascii="Times New Roman" w:hAnsi="Times New Roman" w:cs="Times New Roman"/>
                <w:noProof/>
                <w:sz w:val="24"/>
                <w:szCs w:val="24"/>
              </w:rPr>
              <w:t>LAMPIRAN</w:t>
            </w:r>
            <w:r w:rsidR="007E7F30" w:rsidRPr="0062624C">
              <w:rPr>
                <w:rFonts w:ascii="Times New Roman" w:hAnsi="Times New Roman" w:cs="Times New Roman"/>
                <w:noProof/>
                <w:webHidden/>
                <w:sz w:val="24"/>
                <w:szCs w:val="24"/>
              </w:rPr>
              <w:tab/>
            </w:r>
            <w:r w:rsidR="007E7F30" w:rsidRPr="0062624C">
              <w:rPr>
                <w:rFonts w:ascii="Times New Roman" w:hAnsi="Times New Roman" w:cs="Times New Roman"/>
                <w:noProof/>
                <w:webHidden/>
                <w:sz w:val="24"/>
                <w:szCs w:val="24"/>
              </w:rPr>
              <w:fldChar w:fldCharType="begin"/>
            </w:r>
            <w:r w:rsidR="007E7F30" w:rsidRPr="0062624C">
              <w:rPr>
                <w:rFonts w:ascii="Times New Roman" w:hAnsi="Times New Roman" w:cs="Times New Roman"/>
                <w:noProof/>
                <w:webHidden/>
                <w:sz w:val="24"/>
                <w:szCs w:val="24"/>
              </w:rPr>
              <w:instrText xml:space="preserve"> PAGEREF _Toc201210020 \h </w:instrText>
            </w:r>
            <w:r w:rsidR="007E7F30" w:rsidRPr="0062624C">
              <w:rPr>
                <w:rFonts w:ascii="Times New Roman" w:hAnsi="Times New Roman" w:cs="Times New Roman"/>
                <w:noProof/>
                <w:webHidden/>
                <w:sz w:val="24"/>
                <w:szCs w:val="24"/>
              </w:rPr>
            </w:r>
            <w:r w:rsidR="007E7F30"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26</w:t>
            </w:r>
            <w:r w:rsidR="007E7F30" w:rsidRPr="0062624C">
              <w:rPr>
                <w:rFonts w:ascii="Times New Roman" w:hAnsi="Times New Roman" w:cs="Times New Roman"/>
                <w:noProof/>
                <w:webHidden/>
                <w:sz w:val="24"/>
                <w:szCs w:val="24"/>
              </w:rPr>
              <w:fldChar w:fldCharType="end"/>
            </w:r>
          </w:hyperlink>
        </w:p>
        <w:p w:rsidR="007A1101" w:rsidRPr="0062624C" w:rsidRDefault="007A1101" w:rsidP="007E7F30">
          <w:pPr>
            <w:spacing w:line="276" w:lineRule="auto"/>
            <w:rPr>
              <w:rFonts w:ascii="Times New Roman" w:hAnsi="Times New Roman" w:cs="Times New Roman"/>
              <w:b/>
              <w:bCs/>
              <w:noProof/>
            </w:rPr>
          </w:pPr>
          <w:r w:rsidRPr="0062624C">
            <w:rPr>
              <w:rFonts w:ascii="Times New Roman" w:hAnsi="Times New Roman" w:cs="Times New Roman"/>
              <w:b/>
              <w:bCs/>
              <w:noProof/>
              <w:sz w:val="24"/>
              <w:szCs w:val="24"/>
            </w:rPr>
            <w:fldChar w:fldCharType="end"/>
          </w:r>
        </w:p>
      </w:sdtContent>
    </w:sdt>
    <w:p w:rsidR="007E7F30" w:rsidRPr="0062624C" w:rsidRDefault="007E7F30">
      <w:pPr>
        <w:rPr>
          <w:rFonts w:ascii="Times New Roman" w:eastAsiaTheme="majorEastAsia" w:hAnsi="Times New Roman" w:cs="Times New Roman"/>
          <w:b/>
          <w:color w:val="000000" w:themeColor="text1"/>
          <w:sz w:val="24"/>
          <w:szCs w:val="32"/>
        </w:rPr>
      </w:pPr>
      <w:bookmarkStart w:id="1" w:name="_Toc201209994"/>
      <w:r w:rsidRPr="0062624C">
        <w:rPr>
          <w:rFonts w:ascii="Times New Roman" w:hAnsi="Times New Roman" w:cs="Times New Roman"/>
        </w:rPr>
        <w:br w:type="page"/>
      </w:r>
    </w:p>
    <w:p w:rsidR="00351245" w:rsidRPr="0062624C" w:rsidRDefault="000B2295" w:rsidP="007F71AA">
      <w:pPr>
        <w:pStyle w:val="Heading1"/>
        <w:spacing w:line="480" w:lineRule="auto"/>
        <w:rPr>
          <w:rFonts w:cs="Times New Roman"/>
        </w:rPr>
      </w:pPr>
      <w:r w:rsidRPr="0062624C">
        <w:rPr>
          <w:rFonts w:cs="Times New Roman"/>
        </w:rPr>
        <w:lastRenderedPageBreak/>
        <w:t>DAFTAR TABEL</w:t>
      </w:r>
      <w:bookmarkEnd w:id="0"/>
      <w:bookmarkEnd w:id="1"/>
    </w:p>
    <w:p w:rsidR="00411E48" w:rsidRPr="0062624C" w:rsidRDefault="00411E48" w:rsidP="007F71AA">
      <w:pPr>
        <w:pStyle w:val="TableofFigures"/>
        <w:tabs>
          <w:tab w:val="right" w:leader="dot" w:pos="8261"/>
        </w:tabs>
        <w:spacing w:line="480" w:lineRule="auto"/>
        <w:rPr>
          <w:rFonts w:ascii="Times New Roman" w:hAnsi="Times New Roman" w:cs="Times New Roman"/>
          <w:noProof/>
          <w:sz w:val="24"/>
          <w:szCs w:val="24"/>
        </w:rPr>
      </w:pPr>
      <w:r w:rsidRPr="0062624C">
        <w:rPr>
          <w:rFonts w:ascii="Times New Roman" w:hAnsi="Times New Roman" w:cs="Times New Roman"/>
          <w:sz w:val="24"/>
          <w:szCs w:val="24"/>
        </w:rPr>
        <w:fldChar w:fldCharType="begin"/>
      </w:r>
      <w:r w:rsidRPr="0062624C">
        <w:rPr>
          <w:rFonts w:ascii="Times New Roman" w:hAnsi="Times New Roman" w:cs="Times New Roman"/>
          <w:sz w:val="24"/>
          <w:szCs w:val="24"/>
        </w:rPr>
        <w:instrText xml:space="preserve"> TOC \h \z \c "Tabel 2." </w:instrText>
      </w:r>
      <w:r w:rsidRPr="0062624C">
        <w:rPr>
          <w:rFonts w:ascii="Times New Roman" w:hAnsi="Times New Roman" w:cs="Times New Roman"/>
          <w:sz w:val="24"/>
          <w:szCs w:val="24"/>
        </w:rPr>
        <w:fldChar w:fldCharType="separate"/>
      </w:r>
      <w:hyperlink w:anchor="_Toc201180039" w:history="1">
        <w:r w:rsidR="00B557DA" w:rsidRPr="0062624C">
          <w:rPr>
            <w:rStyle w:val="Hyperlink"/>
            <w:rFonts w:ascii="Times New Roman" w:hAnsi="Times New Roman" w:cs="Times New Roman"/>
            <w:noProof/>
            <w:sz w:val="24"/>
            <w:szCs w:val="24"/>
          </w:rPr>
          <w:t xml:space="preserve">Tabel </w:t>
        </w:r>
        <w:r w:rsidRPr="0062624C">
          <w:rPr>
            <w:rStyle w:val="Hyperlink"/>
            <w:rFonts w:ascii="Times New Roman" w:hAnsi="Times New Roman" w:cs="Times New Roman"/>
            <w:noProof/>
            <w:sz w:val="24"/>
            <w:szCs w:val="24"/>
          </w:rPr>
          <w:t>2.1 Penelitian Terdahulu</w:t>
        </w:r>
        <w:r w:rsidRPr="0062624C">
          <w:rPr>
            <w:rFonts w:ascii="Times New Roman" w:hAnsi="Times New Roman" w:cs="Times New Roman"/>
            <w:noProof/>
            <w:webHidden/>
            <w:sz w:val="24"/>
            <w:szCs w:val="24"/>
          </w:rPr>
          <w:tab/>
        </w:r>
        <w:r w:rsidRPr="0062624C">
          <w:rPr>
            <w:rFonts w:ascii="Times New Roman" w:hAnsi="Times New Roman" w:cs="Times New Roman"/>
            <w:noProof/>
            <w:webHidden/>
            <w:sz w:val="24"/>
            <w:szCs w:val="24"/>
          </w:rPr>
          <w:fldChar w:fldCharType="begin"/>
        </w:r>
        <w:r w:rsidRPr="0062624C">
          <w:rPr>
            <w:rFonts w:ascii="Times New Roman" w:hAnsi="Times New Roman" w:cs="Times New Roman"/>
            <w:noProof/>
            <w:webHidden/>
            <w:sz w:val="24"/>
            <w:szCs w:val="24"/>
          </w:rPr>
          <w:instrText xml:space="preserve"> PAGEREF _Toc201180039 \h </w:instrText>
        </w:r>
        <w:r w:rsidRPr="0062624C">
          <w:rPr>
            <w:rFonts w:ascii="Times New Roman" w:hAnsi="Times New Roman" w:cs="Times New Roman"/>
            <w:noProof/>
            <w:webHidden/>
            <w:sz w:val="24"/>
            <w:szCs w:val="24"/>
          </w:rPr>
        </w:r>
        <w:r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14</w:t>
        </w:r>
        <w:r w:rsidRPr="0062624C">
          <w:rPr>
            <w:rFonts w:ascii="Times New Roman" w:hAnsi="Times New Roman" w:cs="Times New Roman"/>
            <w:noProof/>
            <w:webHidden/>
            <w:sz w:val="24"/>
            <w:szCs w:val="24"/>
          </w:rPr>
          <w:fldChar w:fldCharType="end"/>
        </w:r>
      </w:hyperlink>
    </w:p>
    <w:p w:rsidR="00F37D58" w:rsidRPr="0062624C" w:rsidRDefault="00411E48" w:rsidP="007F71AA">
      <w:pPr>
        <w:spacing w:line="480" w:lineRule="auto"/>
        <w:rPr>
          <w:rFonts w:ascii="Times New Roman" w:hAnsi="Times New Roman" w:cs="Times New Roman"/>
          <w:b/>
          <w:sz w:val="24"/>
          <w:szCs w:val="24"/>
        </w:rPr>
      </w:pPr>
      <w:r w:rsidRPr="0062624C">
        <w:rPr>
          <w:rFonts w:ascii="Times New Roman" w:hAnsi="Times New Roman" w:cs="Times New Roman"/>
          <w:sz w:val="24"/>
          <w:szCs w:val="24"/>
        </w:rPr>
        <w:fldChar w:fldCharType="end"/>
      </w:r>
      <w:r w:rsidR="00F37D58" w:rsidRPr="0062624C">
        <w:rPr>
          <w:rFonts w:ascii="Times New Roman" w:hAnsi="Times New Roman" w:cs="Times New Roman"/>
          <w:b/>
          <w:sz w:val="24"/>
          <w:szCs w:val="24"/>
        </w:rPr>
        <w:br w:type="page"/>
      </w:r>
      <w:bookmarkStart w:id="2" w:name="_GoBack"/>
      <w:bookmarkEnd w:id="2"/>
    </w:p>
    <w:p w:rsidR="00F37D58" w:rsidRPr="0062624C" w:rsidRDefault="00F37D58" w:rsidP="007F71AA">
      <w:pPr>
        <w:pStyle w:val="Heading1"/>
        <w:spacing w:line="480" w:lineRule="auto"/>
        <w:rPr>
          <w:rFonts w:cs="Times New Roman"/>
        </w:rPr>
      </w:pPr>
      <w:bookmarkStart w:id="3" w:name="_Toc201207520"/>
      <w:bookmarkStart w:id="4" w:name="_Toc201209995"/>
      <w:r w:rsidRPr="0062624C">
        <w:rPr>
          <w:rFonts w:cs="Times New Roman"/>
        </w:rPr>
        <w:lastRenderedPageBreak/>
        <w:t>DAFTAR GAMBAR</w:t>
      </w:r>
      <w:bookmarkEnd w:id="3"/>
      <w:bookmarkEnd w:id="4"/>
    </w:p>
    <w:p w:rsidR="007F71AA" w:rsidRPr="0062624C" w:rsidRDefault="007F71AA">
      <w:pPr>
        <w:pStyle w:val="TableofFigures"/>
        <w:tabs>
          <w:tab w:val="right" w:leader="dot" w:pos="8261"/>
        </w:tabs>
        <w:rPr>
          <w:rFonts w:ascii="Times New Roman" w:eastAsiaTheme="minorEastAsia" w:hAnsi="Times New Roman" w:cs="Times New Roman"/>
          <w:noProof/>
          <w:sz w:val="24"/>
          <w:szCs w:val="24"/>
        </w:rPr>
      </w:pPr>
      <w:r w:rsidRPr="0062624C">
        <w:rPr>
          <w:rFonts w:ascii="Times New Roman" w:hAnsi="Times New Roman" w:cs="Times New Roman"/>
          <w:b/>
          <w:sz w:val="24"/>
          <w:szCs w:val="24"/>
        </w:rPr>
        <w:fldChar w:fldCharType="begin"/>
      </w:r>
      <w:r w:rsidRPr="0062624C">
        <w:rPr>
          <w:rFonts w:ascii="Times New Roman" w:hAnsi="Times New Roman" w:cs="Times New Roman"/>
          <w:b/>
          <w:sz w:val="24"/>
          <w:szCs w:val="24"/>
        </w:rPr>
        <w:instrText xml:space="preserve"> TOC \h \z \c "Gambar 2." </w:instrText>
      </w:r>
      <w:r w:rsidRPr="0062624C">
        <w:rPr>
          <w:rFonts w:ascii="Times New Roman" w:hAnsi="Times New Roman" w:cs="Times New Roman"/>
          <w:b/>
          <w:sz w:val="24"/>
          <w:szCs w:val="24"/>
        </w:rPr>
        <w:fldChar w:fldCharType="separate"/>
      </w:r>
      <w:hyperlink w:anchor="_Toc201180286" w:history="1">
        <w:r w:rsidRPr="0062624C">
          <w:rPr>
            <w:rStyle w:val="Hyperlink"/>
            <w:rFonts w:ascii="Times New Roman" w:hAnsi="Times New Roman" w:cs="Times New Roman"/>
            <w:noProof/>
            <w:sz w:val="24"/>
            <w:szCs w:val="24"/>
          </w:rPr>
          <w:t xml:space="preserve">Gambar 2. 1 </w:t>
        </w:r>
        <w:r w:rsidRPr="0062624C">
          <w:rPr>
            <w:rStyle w:val="Hyperlink"/>
            <w:rFonts w:ascii="Times New Roman" w:hAnsi="Times New Roman" w:cs="Times New Roman"/>
            <w:bCs/>
            <w:noProof/>
            <w:sz w:val="24"/>
            <w:szCs w:val="24"/>
            <w:lang w:val="nl-NL"/>
          </w:rPr>
          <w:t>Kerangka Konseptual</w:t>
        </w:r>
        <w:r w:rsidRPr="0062624C">
          <w:rPr>
            <w:rFonts w:ascii="Times New Roman" w:hAnsi="Times New Roman" w:cs="Times New Roman"/>
            <w:noProof/>
            <w:webHidden/>
            <w:sz w:val="24"/>
            <w:szCs w:val="24"/>
          </w:rPr>
          <w:tab/>
        </w:r>
        <w:r w:rsidRPr="0062624C">
          <w:rPr>
            <w:rFonts w:ascii="Times New Roman" w:hAnsi="Times New Roman" w:cs="Times New Roman"/>
            <w:noProof/>
            <w:webHidden/>
            <w:sz w:val="24"/>
            <w:szCs w:val="24"/>
          </w:rPr>
          <w:fldChar w:fldCharType="begin"/>
        </w:r>
        <w:r w:rsidRPr="0062624C">
          <w:rPr>
            <w:rFonts w:ascii="Times New Roman" w:hAnsi="Times New Roman" w:cs="Times New Roman"/>
            <w:noProof/>
            <w:webHidden/>
            <w:sz w:val="24"/>
            <w:szCs w:val="24"/>
          </w:rPr>
          <w:instrText xml:space="preserve"> PAGEREF _Toc201180286 \h </w:instrText>
        </w:r>
        <w:r w:rsidRPr="0062624C">
          <w:rPr>
            <w:rFonts w:ascii="Times New Roman" w:hAnsi="Times New Roman" w:cs="Times New Roman"/>
            <w:noProof/>
            <w:webHidden/>
            <w:sz w:val="24"/>
            <w:szCs w:val="24"/>
          </w:rPr>
        </w:r>
        <w:r w:rsidRPr="0062624C">
          <w:rPr>
            <w:rFonts w:ascii="Times New Roman" w:hAnsi="Times New Roman" w:cs="Times New Roman"/>
            <w:noProof/>
            <w:webHidden/>
            <w:sz w:val="24"/>
            <w:szCs w:val="24"/>
          </w:rPr>
          <w:fldChar w:fldCharType="separate"/>
        </w:r>
        <w:r w:rsidR="00724536" w:rsidRPr="0062624C">
          <w:rPr>
            <w:rFonts w:ascii="Times New Roman" w:hAnsi="Times New Roman" w:cs="Times New Roman"/>
            <w:noProof/>
            <w:webHidden/>
            <w:sz w:val="24"/>
            <w:szCs w:val="24"/>
          </w:rPr>
          <w:t>18</w:t>
        </w:r>
        <w:r w:rsidRPr="0062624C">
          <w:rPr>
            <w:rFonts w:ascii="Times New Roman" w:hAnsi="Times New Roman" w:cs="Times New Roman"/>
            <w:noProof/>
            <w:webHidden/>
            <w:sz w:val="24"/>
            <w:szCs w:val="24"/>
          </w:rPr>
          <w:fldChar w:fldCharType="end"/>
        </w:r>
      </w:hyperlink>
    </w:p>
    <w:p w:rsidR="000B2295" w:rsidRPr="0062624C" w:rsidRDefault="007F71AA" w:rsidP="00F37D58">
      <w:pPr>
        <w:spacing w:line="480" w:lineRule="auto"/>
        <w:rPr>
          <w:rFonts w:ascii="Times New Roman" w:hAnsi="Times New Roman" w:cs="Times New Roman"/>
          <w:sz w:val="24"/>
          <w:szCs w:val="24"/>
        </w:rPr>
      </w:pPr>
      <w:r w:rsidRPr="0062624C">
        <w:rPr>
          <w:rFonts w:ascii="Times New Roman" w:hAnsi="Times New Roman" w:cs="Times New Roman"/>
          <w:b/>
          <w:sz w:val="24"/>
          <w:szCs w:val="24"/>
        </w:rPr>
        <w:fldChar w:fldCharType="end"/>
      </w:r>
      <w:r w:rsidR="000B2295" w:rsidRPr="0062624C">
        <w:rPr>
          <w:rFonts w:ascii="Times New Roman" w:hAnsi="Times New Roman" w:cs="Times New Roman"/>
          <w:b/>
          <w:sz w:val="24"/>
          <w:szCs w:val="24"/>
        </w:rPr>
        <w:br w:type="page"/>
      </w:r>
    </w:p>
    <w:p w:rsidR="000B2295" w:rsidRPr="0062624C" w:rsidRDefault="000B2295" w:rsidP="007F71AA">
      <w:pPr>
        <w:pStyle w:val="Heading1"/>
        <w:spacing w:line="480" w:lineRule="auto"/>
        <w:rPr>
          <w:rFonts w:cs="Times New Roman"/>
        </w:rPr>
      </w:pPr>
      <w:bookmarkStart w:id="5" w:name="_Toc201207521"/>
      <w:bookmarkStart w:id="6" w:name="_Toc201209996"/>
      <w:r w:rsidRPr="0062624C">
        <w:rPr>
          <w:rFonts w:cs="Times New Roman"/>
        </w:rPr>
        <w:lastRenderedPageBreak/>
        <w:t>DAFTAR SINGKATAN</w:t>
      </w:r>
      <w:bookmarkEnd w:id="5"/>
      <w:bookmarkEnd w:id="6"/>
    </w:p>
    <w:p w:rsidR="00F37D58" w:rsidRPr="0062624C" w:rsidRDefault="000B2295" w:rsidP="000B2295">
      <w:pPr>
        <w:spacing w:line="480" w:lineRule="auto"/>
        <w:rPr>
          <w:rFonts w:ascii="Times New Roman" w:hAnsi="Times New Roman" w:cs="Times New Roman"/>
          <w:i/>
          <w:sz w:val="24"/>
          <w:szCs w:val="24"/>
        </w:rPr>
      </w:pPr>
      <w:r w:rsidRPr="0062624C">
        <w:rPr>
          <w:rFonts w:ascii="Times New Roman" w:hAnsi="Times New Roman" w:cs="Times New Roman"/>
          <w:sz w:val="24"/>
          <w:szCs w:val="24"/>
        </w:rPr>
        <w:t>AI</w:t>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i/>
          <w:sz w:val="24"/>
          <w:szCs w:val="24"/>
        </w:rPr>
        <w:t xml:space="preserve">Artificial Intelligence </w:t>
      </w:r>
      <w:r w:rsidRPr="0062624C">
        <w:rPr>
          <w:rFonts w:ascii="Times New Roman" w:hAnsi="Times New Roman" w:cs="Times New Roman"/>
          <w:sz w:val="24"/>
          <w:szCs w:val="24"/>
        </w:rPr>
        <w:br/>
        <w:t>BPK</w:t>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sz w:val="24"/>
          <w:szCs w:val="24"/>
        </w:rPr>
        <w:tab/>
        <w:t>Badan Pemeriksa Keuangan</w:t>
      </w:r>
      <w:r w:rsidRPr="0062624C">
        <w:rPr>
          <w:rFonts w:ascii="Times New Roman" w:hAnsi="Times New Roman" w:cs="Times New Roman"/>
          <w:sz w:val="24"/>
          <w:szCs w:val="24"/>
        </w:rPr>
        <w:br/>
        <w:t>TAM</w:t>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sz w:val="24"/>
          <w:szCs w:val="24"/>
        </w:rPr>
        <w:tab/>
      </w:r>
      <w:r w:rsidRPr="0062624C">
        <w:rPr>
          <w:rFonts w:ascii="Times New Roman" w:hAnsi="Times New Roman" w:cs="Times New Roman"/>
          <w:i/>
          <w:sz w:val="24"/>
          <w:szCs w:val="24"/>
        </w:rPr>
        <w:t>Technology Acceptence Model</w:t>
      </w:r>
      <w:r w:rsidR="00893B5F" w:rsidRPr="0062624C">
        <w:rPr>
          <w:rFonts w:ascii="Times New Roman" w:hAnsi="Times New Roman" w:cs="Times New Roman"/>
          <w:i/>
          <w:sz w:val="24"/>
          <w:szCs w:val="24"/>
        </w:rPr>
        <w:br/>
      </w:r>
      <w:r w:rsidR="00893B5F" w:rsidRPr="0062624C">
        <w:rPr>
          <w:rFonts w:ascii="Times New Roman" w:hAnsi="Times New Roman" w:cs="Times New Roman"/>
          <w:sz w:val="24"/>
          <w:szCs w:val="24"/>
        </w:rPr>
        <w:t>TI</w:t>
      </w:r>
      <w:r w:rsidR="00893B5F" w:rsidRPr="0062624C">
        <w:rPr>
          <w:rFonts w:ascii="Times New Roman" w:hAnsi="Times New Roman" w:cs="Times New Roman"/>
          <w:sz w:val="24"/>
          <w:szCs w:val="24"/>
        </w:rPr>
        <w:tab/>
      </w:r>
      <w:r w:rsidR="00893B5F" w:rsidRPr="0062624C">
        <w:rPr>
          <w:rFonts w:ascii="Times New Roman" w:hAnsi="Times New Roman" w:cs="Times New Roman"/>
          <w:sz w:val="24"/>
          <w:szCs w:val="24"/>
        </w:rPr>
        <w:tab/>
      </w:r>
      <w:r w:rsidR="00893B5F" w:rsidRPr="0062624C">
        <w:rPr>
          <w:rFonts w:ascii="Times New Roman" w:hAnsi="Times New Roman" w:cs="Times New Roman"/>
          <w:sz w:val="24"/>
          <w:szCs w:val="24"/>
        </w:rPr>
        <w:tab/>
      </w:r>
      <w:r w:rsidR="00893B5F" w:rsidRPr="0062624C">
        <w:rPr>
          <w:rFonts w:ascii="Times New Roman" w:hAnsi="Times New Roman" w:cs="Times New Roman"/>
          <w:sz w:val="24"/>
          <w:szCs w:val="24"/>
        </w:rPr>
        <w:tab/>
        <w:t>Teknologi Informasi</w:t>
      </w:r>
      <w:r w:rsidR="00893B5F" w:rsidRPr="0062624C">
        <w:rPr>
          <w:rFonts w:ascii="Times New Roman" w:hAnsi="Times New Roman" w:cs="Times New Roman"/>
          <w:sz w:val="24"/>
          <w:szCs w:val="24"/>
        </w:rPr>
        <w:br/>
        <w:t>BDA</w:t>
      </w:r>
      <w:r w:rsidR="00893B5F" w:rsidRPr="0062624C">
        <w:rPr>
          <w:rFonts w:ascii="Times New Roman" w:hAnsi="Times New Roman" w:cs="Times New Roman"/>
          <w:sz w:val="24"/>
          <w:szCs w:val="24"/>
        </w:rPr>
        <w:tab/>
      </w:r>
      <w:r w:rsidR="00893B5F" w:rsidRPr="0062624C">
        <w:rPr>
          <w:rFonts w:ascii="Times New Roman" w:hAnsi="Times New Roman" w:cs="Times New Roman"/>
          <w:sz w:val="24"/>
          <w:szCs w:val="24"/>
        </w:rPr>
        <w:tab/>
      </w:r>
      <w:r w:rsidR="00893B5F" w:rsidRPr="0062624C">
        <w:rPr>
          <w:rFonts w:ascii="Times New Roman" w:hAnsi="Times New Roman" w:cs="Times New Roman"/>
          <w:sz w:val="24"/>
          <w:szCs w:val="24"/>
        </w:rPr>
        <w:tab/>
      </w:r>
      <w:r w:rsidR="00893B5F" w:rsidRPr="0062624C">
        <w:rPr>
          <w:rFonts w:ascii="Times New Roman" w:hAnsi="Times New Roman" w:cs="Times New Roman"/>
          <w:sz w:val="24"/>
          <w:szCs w:val="24"/>
        </w:rPr>
        <w:tab/>
      </w:r>
      <w:r w:rsidR="00893B5F" w:rsidRPr="0062624C">
        <w:rPr>
          <w:rFonts w:ascii="Times New Roman" w:hAnsi="Times New Roman" w:cs="Times New Roman"/>
          <w:i/>
          <w:sz w:val="24"/>
          <w:szCs w:val="24"/>
        </w:rPr>
        <w:t>Big Data Analytics</w:t>
      </w:r>
      <w:r w:rsidRPr="0062624C">
        <w:rPr>
          <w:rFonts w:ascii="Times New Roman" w:hAnsi="Times New Roman" w:cs="Times New Roman"/>
          <w:sz w:val="24"/>
          <w:szCs w:val="24"/>
        </w:rPr>
        <w:br/>
      </w:r>
    </w:p>
    <w:p w:rsidR="00F37D58" w:rsidRPr="0062624C" w:rsidRDefault="00F37D58">
      <w:pPr>
        <w:rPr>
          <w:rFonts w:ascii="Times New Roman" w:hAnsi="Times New Roman" w:cs="Times New Roman"/>
          <w:b/>
          <w:sz w:val="24"/>
          <w:szCs w:val="24"/>
        </w:rPr>
      </w:pPr>
      <w:r w:rsidRPr="0062624C">
        <w:rPr>
          <w:rFonts w:ascii="Times New Roman" w:hAnsi="Times New Roman" w:cs="Times New Roman"/>
          <w:b/>
          <w:sz w:val="24"/>
          <w:szCs w:val="24"/>
        </w:rPr>
        <w:br w:type="page"/>
      </w:r>
    </w:p>
    <w:p w:rsidR="00F37D58" w:rsidRPr="0062624C" w:rsidRDefault="00F37D58" w:rsidP="007F71AA">
      <w:pPr>
        <w:pStyle w:val="Heading1"/>
        <w:spacing w:line="480" w:lineRule="auto"/>
        <w:rPr>
          <w:rFonts w:cs="Times New Roman"/>
        </w:rPr>
      </w:pPr>
      <w:bookmarkStart w:id="7" w:name="_Toc201207522"/>
      <w:bookmarkStart w:id="8" w:name="_Toc201209997"/>
      <w:r w:rsidRPr="0062624C">
        <w:rPr>
          <w:rFonts w:cs="Times New Roman"/>
        </w:rPr>
        <w:lastRenderedPageBreak/>
        <w:t>DAFTAR LAMPIRAN</w:t>
      </w:r>
      <w:bookmarkEnd w:id="7"/>
      <w:bookmarkEnd w:id="8"/>
    </w:p>
    <w:p w:rsidR="007F71AA" w:rsidRPr="0062624C" w:rsidRDefault="007F71AA">
      <w:pPr>
        <w:pStyle w:val="TableofFigures"/>
        <w:tabs>
          <w:tab w:val="right" w:leader="dot" w:pos="8261"/>
        </w:tabs>
        <w:rPr>
          <w:rFonts w:ascii="Times New Roman" w:eastAsiaTheme="minorEastAsia" w:hAnsi="Times New Roman" w:cs="Times New Roman"/>
          <w:noProof/>
        </w:rPr>
      </w:pPr>
      <w:r w:rsidRPr="0062624C">
        <w:rPr>
          <w:rFonts w:ascii="Times New Roman" w:hAnsi="Times New Roman" w:cs="Times New Roman"/>
          <w:sz w:val="24"/>
          <w:szCs w:val="24"/>
        </w:rPr>
        <w:fldChar w:fldCharType="begin"/>
      </w:r>
      <w:r w:rsidRPr="0062624C">
        <w:rPr>
          <w:rFonts w:ascii="Times New Roman" w:hAnsi="Times New Roman" w:cs="Times New Roman"/>
          <w:sz w:val="24"/>
          <w:szCs w:val="24"/>
        </w:rPr>
        <w:instrText xml:space="preserve"> TOC \h \z \c "Lampiran" </w:instrText>
      </w:r>
      <w:r w:rsidRPr="0062624C">
        <w:rPr>
          <w:rFonts w:ascii="Times New Roman" w:hAnsi="Times New Roman" w:cs="Times New Roman"/>
          <w:sz w:val="24"/>
          <w:szCs w:val="24"/>
        </w:rPr>
        <w:fldChar w:fldCharType="separate"/>
      </w:r>
      <w:hyperlink w:anchor="_Toc201180485" w:history="1">
        <w:r w:rsidRPr="0062624C">
          <w:rPr>
            <w:rStyle w:val="Hyperlink"/>
            <w:rFonts w:ascii="Times New Roman" w:hAnsi="Times New Roman" w:cs="Times New Roman"/>
            <w:noProof/>
          </w:rPr>
          <w:t>Lampiran 1. Daftar Pertanyaan Wawancara</w:t>
        </w:r>
        <w:r w:rsidRPr="0062624C">
          <w:rPr>
            <w:rFonts w:ascii="Times New Roman" w:hAnsi="Times New Roman" w:cs="Times New Roman"/>
            <w:noProof/>
            <w:webHidden/>
          </w:rPr>
          <w:tab/>
        </w:r>
        <w:r w:rsidRPr="0062624C">
          <w:rPr>
            <w:rFonts w:ascii="Times New Roman" w:hAnsi="Times New Roman" w:cs="Times New Roman"/>
            <w:noProof/>
            <w:webHidden/>
          </w:rPr>
          <w:fldChar w:fldCharType="begin"/>
        </w:r>
        <w:r w:rsidRPr="0062624C">
          <w:rPr>
            <w:rFonts w:ascii="Times New Roman" w:hAnsi="Times New Roman" w:cs="Times New Roman"/>
            <w:noProof/>
            <w:webHidden/>
          </w:rPr>
          <w:instrText xml:space="preserve"> PAGEREF _Toc201180485 \h </w:instrText>
        </w:r>
        <w:r w:rsidRPr="0062624C">
          <w:rPr>
            <w:rFonts w:ascii="Times New Roman" w:hAnsi="Times New Roman" w:cs="Times New Roman"/>
            <w:noProof/>
            <w:webHidden/>
          </w:rPr>
        </w:r>
        <w:r w:rsidRPr="0062624C">
          <w:rPr>
            <w:rFonts w:ascii="Times New Roman" w:hAnsi="Times New Roman" w:cs="Times New Roman"/>
            <w:noProof/>
            <w:webHidden/>
          </w:rPr>
          <w:fldChar w:fldCharType="separate"/>
        </w:r>
        <w:r w:rsidR="00724536" w:rsidRPr="0062624C">
          <w:rPr>
            <w:rFonts w:ascii="Times New Roman" w:hAnsi="Times New Roman" w:cs="Times New Roman"/>
            <w:noProof/>
            <w:webHidden/>
          </w:rPr>
          <w:t>27</w:t>
        </w:r>
        <w:r w:rsidRPr="0062624C">
          <w:rPr>
            <w:rFonts w:ascii="Times New Roman" w:hAnsi="Times New Roman" w:cs="Times New Roman"/>
            <w:noProof/>
            <w:webHidden/>
          </w:rPr>
          <w:fldChar w:fldCharType="end"/>
        </w:r>
      </w:hyperlink>
    </w:p>
    <w:p w:rsidR="000B2295" w:rsidRPr="0062624C" w:rsidRDefault="007F71AA" w:rsidP="00F37D58">
      <w:pPr>
        <w:spacing w:line="480" w:lineRule="auto"/>
        <w:rPr>
          <w:rFonts w:ascii="Times New Roman" w:hAnsi="Times New Roman" w:cs="Times New Roman"/>
          <w:sz w:val="24"/>
          <w:szCs w:val="24"/>
        </w:rPr>
      </w:pPr>
      <w:r w:rsidRPr="0062624C">
        <w:rPr>
          <w:rFonts w:ascii="Times New Roman" w:hAnsi="Times New Roman" w:cs="Times New Roman"/>
          <w:sz w:val="24"/>
          <w:szCs w:val="24"/>
        </w:rPr>
        <w:fldChar w:fldCharType="end"/>
      </w:r>
      <w:r w:rsidR="000B2295" w:rsidRPr="0062624C">
        <w:rPr>
          <w:rFonts w:ascii="Times New Roman" w:hAnsi="Times New Roman" w:cs="Times New Roman"/>
          <w:sz w:val="24"/>
          <w:szCs w:val="24"/>
        </w:rPr>
        <w:br w:type="page"/>
      </w:r>
    </w:p>
    <w:p w:rsidR="000B2A3D" w:rsidRPr="0062624C" w:rsidRDefault="000B2A3D" w:rsidP="00637B31">
      <w:pPr>
        <w:pStyle w:val="Heading1"/>
        <w:spacing w:line="480" w:lineRule="auto"/>
        <w:rPr>
          <w:rFonts w:cs="Times New Roman"/>
        </w:rPr>
        <w:sectPr w:rsidR="000B2A3D" w:rsidRPr="0062624C" w:rsidSect="006F1B0D">
          <w:footerReference w:type="default" r:id="rId12"/>
          <w:footerReference w:type="first" r:id="rId13"/>
          <w:pgSz w:w="12240" w:h="15840"/>
          <w:pgMar w:top="2268" w:right="1701" w:bottom="1701" w:left="2268" w:header="709" w:footer="709" w:gutter="0"/>
          <w:pgNumType w:fmt="lowerRoman" w:start="1"/>
          <w:cols w:space="708"/>
          <w:titlePg/>
          <w:docGrid w:linePitch="360"/>
        </w:sectPr>
      </w:pPr>
      <w:bookmarkStart w:id="9" w:name="_Toc201207523"/>
    </w:p>
    <w:p w:rsidR="00CB110D" w:rsidRPr="0062624C" w:rsidRDefault="00DE6561" w:rsidP="00637B31">
      <w:pPr>
        <w:pStyle w:val="Heading1"/>
        <w:spacing w:line="480" w:lineRule="auto"/>
        <w:rPr>
          <w:rFonts w:cs="Times New Roman"/>
        </w:rPr>
      </w:pPr>
      <w:bookmarkStart w:id="10" w:name="_Toc201209998"/>
      <w:r w:rsidRPr="0062624C">
        <w:rPr>
          <w:rFonts w:cs="Times New Roman"/>
        </w:rPr>
        <w:lastRenderedPageBreak/>
        <w:t>BAB I</w:t>
      </w:r>
      <w:r w:rsidRPr="0062624C">
        <w:rPr>
          <w:rFonts w:cs="Times New Roman"/>
        </w:rPr>
        <w:br/>
      </w:r>
      <w:r w:rsidR="00CB110D" w:rsidRPr="0062624C">
        <w:rPr>
          <w:rFonts w:cs="Times New Roman"/>
        </w:rPr>
        <w:t>PENDAHULUAN</w:t>
      </w:r>
      <w:bookmarkEnd w:id="9"/>
      <w:bookmarkEnd w:id="10"/>
    </w:p>
    <w:p w:rsidR="00D2347D" w:rsidRPr="0062624C" w:rsidRDefault="00351245" w:rsidP="00637B31">
      <w:pPr>
        <w:pStyle w:val="Heading2"/>
        <w:spacing w:line="480" w:lineRule="auto"/>
        <w:rPr>
          <w:rFonts w:cs="Times New Roman"/>
        </w:rPr>
      </w:pPr>
      <w:bookmarkStart w:id="11" w:name="_Toc201207524"/>
      <w:bookmarkStart w:id="12" w:name="_Toc201209999"/>
      <w:r w:rsidRPr="0062624C">
        <w:rPr>
          <w:rFonts w:cs="Times New Roman"/>
        </w:rPr>
        <w:t xml:space="preserve">1.1 </w:t>
      </w:r>
      <w:r w:rsidR="00CB110D" w:rsidRPr="0062624C">
        <w:rPr>
          <w:rFonts w:cs="Times New Roman"/>
        </w:rPr>
        <w:t>Latar Belakang Penelitian</w:t>
      </w:r>
      <w:bookmarkEnd w:id="11"/>
      <w:bookmarkEnd w:id="12"/>
      <w:r w:rsidR="00CB110D" w:rsidRPr="0062624C">
        <w:rPr>
          <w:rFonts w:cs="Times New Roman"/>
        </w:rPr>
        <w:t xml:space="preserve"> </w:t>
      </w:r>
    </w:p>
    <w:p w:rsidR="0012428F"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Perkembangan teknologi informasi yang pesat telah membawa perubahan signifikan di berbagai sektor profesi, tidak luput dalam bidang akuntansi dan audit. Kemajuan teknologi yang semakin maju menuntut auditor untuk dapat memanfaatkan berbagai inovasi teknologi secara optimal dalam mendukung pelaksanaan tugas auditnya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3390/jrfm17010027","ISSN":"2337-3806","abstract":"This research aims to determine the importance of using various artificial intelligence in the audit process. The method used in this research is Systematic Literature Review (SLR) by searching for articles in the Scopus database. The research results show that the application of AI in the audit process can increase audit efficiency and effectiveness. Apart from that, AI also helps auditors with data analysis and fraud detection. However, there are several obstacles to using AI in audits, such as the auditor's lack of understanding of AI technology. This research is expected to contribute to the development of science and technology, especially in the audit field. In addition, the results of this research are expected to provide benefits for auditors in carrying out the audit process. In this research, the author found 20 articles that were relevant to the research topic. This research concludes by discussing the implications of the research for the future of auditing. The findings show that AI has the potential to significantly improve the efficiency, accuracy, and effectiveness of the audit process. However, there are challenges that need to be overcome, such as the need for auditors to develop new skills and regulatory adaptation to the use of AI in audits.","author":[{"dropping-particle":"","family":"Silaen","given":"Raymonth Pieter","non-dropping-particle":"","parse-names":false,"suffix":""},{"dropping-particle":"","family":"Dewayanto","given":"Totok","non-dropping-particle":"","parse-names":false,"suffix":""}],"container-title":"DIPONEGORO JOURNAL OF ACCOUNTING","id":"ITEM-1","issue":"2","issued":{"date-parts":[["2024"]]},"page":"1-15","title":"PENGGUNAAN BERBAGAI ARTIFICIAL INTELLIGENCE PADA PROSES AUDIT-A SYSTEMATIC LITERATURE REVIEW","type":"article-journal","volume":"13"},"uris":["http://www.mendeley.com/documents/?uuid=0a83635d-e3ff-3247-80e0-5b926fbd9992"]}],"mendeley":{"formattedCitation":"(Silaen &amp; Dewayanto, 2024)","plainTextFormattedCitation":"(Silaen &amp; Dewayanto, 2024)","previouslyFormattedCitation":"(Silaen &amp; Dewayanto, 2024)"},"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Silaen &amp; Dewayanto,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Salah satu inovasi yang mulai banyak diperbincangkan dan diterapkan dalam praktik audit adalah </w:t>
      </w:r>
      <w:r w:rsidRPr="0062624C">
        <w:rPr>
          <w:rFonts w:ascii="Times New Roman" w:hAnsi="Times New Roman" w:cs="Times New Roman"/>
          <w:i/>
          <w:sz w:val="24"/>
          <w:szCs w:val="24"/>
        </w:rPr>
        <w:t>Artificial Intelligence</w:t>
      </w:r>
      <w:r w:rsidRPr="0062624C">
        <w:rPr>
          <w:rFonts w:ascii="Times New Roman" w:hAnsi="Times New Roman" w:cs="Times New Roman"/>
          <w:sz w:val="24"/>
          <w:szCs w:val="24"/>
        </w:rPr>
        <w:t xml:space="preserve"> (AI). Secara spesifik, penerapan dan integrasi teknologi </w:t>
      </w:r>
      <w:r w:rsidRPr="0062624C">
        <w:rPr>
          <w:rFonts w:ascii="Times New Roman" w:hAnsi="Times New Roman" w:cs="Times New Roman"/>
          <w:i/>
          <w:sz w:val="24"/>
          <w:szCs w:val="24"/>
        </w:rPr>
        <w:t>Artificial Intelligence</w:t>
      </w:r>
      <w:r w:rsidRPr="0062624C">
        <w:rPr>
          <w:rFonts w:ascii="Times New Roman" w:hAnsi="Times New Roman" w:cs="Times New Roman"/>
          <w:sz w:val="24"/>
          <w:szCs w:val="24"/>
        </w:rPr>
        <w:t xml:space="preserve"> (AI) kini tidak lagi sekedar wacana teoritis, melainkan telah menjadi kebutuhan praktis dalam upaya meningkatkan efisiensi operasional perusahaan, termasuk dalam proses audit. Seiring dengan kemajuan teknologi perangkat keras dan perkembangan kerangka kerja pemograman AI yang semakin modern, berbagai perusahaan mulai mengembangkan solusi berbasis AI yang dirancang untuk mendukung tugas-tugas spesifik secara lebih efektif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24853/jago.5.2.146-165","ISSN":"146-165","abstract":"Objectives: This study aims to explore the role of AI in improving audit quality. Design/method/approach: This study used the Systematic Literature Review (SLR) method to explore the use of AI in auditing. The object of this study was scholarly articles published between 2018-2023. The articles covered the use of AI to optimize the efficiency, accuracy and reliability of the audit process. Results/findings: The results showed that AI is able to automate routine tasks, detect fraud, and identify risks more quickly and accurately than traditional methods. Technologies such as blockchain, machine learning, and advanced data analytics contribute significantly to data-driven decision-making, which improves the overall quality of audits. Theoretical contribution: This research contributes to the literature by expanding the understanding of how AI technologies can improve audit quality Practical contribution: This research provides practical guidance for auditors and companies to optimally utilize AI technologies Limitations: This study relies on secondary literature and potential bias in data interpretation, so future research is recommended to explore the empirical impact of AI implementation on audits in different sectors.","author":[{"dropping-particle":"","family":"Fadilla","given":"Alya","non-dropping-particle":"","parse-names":false,"suffix":""},{"dropping-particle":"","family":"Army","given":"Elwiyani","non-dropping-particle":"","parse-names":false,"suffix":""},{"dropping-particle":"","family":"Dwi","given":"Yunda","non-dropping-particle":"","parse-names":false,"suffix":""},{"dropping-particle":"","family":"Rustam","given":"Putri","non-dropping-particle":"","parse-names":false,"suffix":""},{"dropping-particle":"","family":"Indrijawati","given":"Aini","non-dropping-particle":"","parse-names":false,"suffix":""},{"dropping-particle":"","family":"Pontoh","given":"Grace T","non-dropping-particle":"","parse-names":false,"suffix":""}],"container-title":"Jurnal Akuntansi dan Governance","id":"ITEM-1","issued":{"date-parts":[["2025","1","2"]]},"title":"Peran Artificial Intelligence dalam Meningkatkan Kualitas Audit: Tinjauan Literatur Sistematis","type":"article-journal","volume":"5"},"uris":["http://www.mendeley.com/documents/?uuid=b7c9502e-3bfd-31a2-a2a8-60123df0160f"]}],"mendeley":{"formattedCitation":"(Fadilla et al., 2025)","plainTextFormattedCitation":"(Fadilla et al., 2025)","previouslyFormattedCitation":"(Fadilla et al., 2025)"},"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Fadilla et al., 2025)</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w:t>
      </w:r>
    </w:p>
    <w:p w:rsidR="00AC2E1F"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Audit merupakan bagian dari bidang akuntansi yang mengandalkan pemanfaatan teknologi guna mendukung efektivitas dan efisiensi kerja, mengingat aktivitas audit sering kali dibatasi oleh tenggat waktu. Oleh karena itu auditor memerlukan dukungan teknologi dan informasi yang memadai untuk membantu mempercepat proses kerja tanpa mengurangi kualitas hasil audit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24853/jago.5.2.146-165","ISSN":"146-165","abstract":"Objectives: This study aims to explore the role of AI in improving audit quality. Design/method/approach: This study used the Systematic Literature Review (SLR) method to explore the use of AI in auditing. The object of this study was scholarly articles published between 2018-2023. The articles covered the use of AI to optimize the efficiency, accuracy and reliability of the audit process. Results/findings: The results showed that AI is able to automate routine tasks, detect fraud, and identify risks more quickly and accurately than traditional methods. Technologies such as blockchain, machine learning, and advanced data analytics contribute significantly to data-driven decision-making, which improves the overall quality of audits. Theoretical contribution: This research contributes to the literature by expanding the understanding of how AI technologies can improve audit quality Practical contribution: This research provides practical guidance for auditors and companies to optimally utilize AI technologies Limitations: This study relies on secondary literature and potential bias in data interpretation, so future research is recommended to explore the empirical impact of AI implementation on audits in different sectors.","author":[{"dropping-particle":"","family":"Fadilla","given":"Alya","non-dropping-particle":"","parse-names":false,"suffix":""},{"dropping-particle":"","family":"Army","given":"Elwiyani","non-dropping-particle":"","parse-names":false,"suffix":""},{"dropping-particle":"","family":"Dwi","given":"Yunda","non-dropping-particle":"","parse-names":false,"suffix":""},{"dropping-particle":"","family":"Rustam","given":"Putri","non-dropping-particle":"","parse-names":false,"suffix":""},{"dropping-particle":"","family":"Indrijawati","given":"Aini","non-dropping-particle":"","parse-names":false,"suffix":""},{"dropping-particle":"","family":"Pontoh","given":"Grace T","non-dropping-particle":"","parse-names":false,"suffix":""}],"container-title":"Jurnal Akuntansi dan Governance","id":"ITEM-1","issued":{"date-parts":[["2025","1","2"]]},"title":"Peran Artificial Intelligence dalam Meningkatkan Kualitas Audit: Tinjauan Literatur Sistematis","type":"article-journal","volume":"5"},"uris":["http://www.mendeley.com/documents/?uuid=b7c9502e-3bfd-31a2-a2a8-60123df0160f"]}],"mendeley":{"formattedCitation":"(Fadilla et al., 2025)","plainTextFormattedCitation":"(Fadilla et al., 2025)","previouslyFormattedCitation":"(Fadilla et al., 2025)"},"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Fadilla et al., 2025)</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w:t>
      </w:r>
    </w:p>
    <w:p w:rsidR="0012428F"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lastRenderedPageBreak/>
        <w:t xml:space="preserve">Pada awalnya tujuan pengembangan AI adalah untuk meminimalkan kesalahan manusia di tempat kerja serta membantu mempercepat waktu yang dibutuhkan untuk memproses data numerik, namun sebuah kalkulator </w:t>
      </w:r>
      <w:r w:rsidRPr="0062624C">
        <w:rPr>
          <w:rFonts w:ascii="Times New Roman" w:hAnsi="Times New Roman" w:cs="Times New Roman"/>
          <w:i/>
          <w:sz w:val="24"/>
          <w:szCs w:val="24"/>
        </w:rPr>
        <w:t>NPR</w:t>
      </w:r>
      <w:r w:rsidRPr="0062624C">
        <w:rPr>
          <w:rFonts w:ascii="Times New Roman" w:hAnsi="Times New Roman" w:cs="Times New Roman"/>
          <w:sz w:val="24"/>
          <w:szCs w:val="24"/>
        </w:rPr>
        <w:t xml:space="preserve"> yang dikembangkan oleh </w:t>
      </w:r>
      <w:r w:rsidRPr="0062624C">
        <w:rPr>
          <w:rFonts w:ascii="Times New Roman" w:hAnsi="Times New Roman" w:cs="Times New Roman"/>
          <w:i/>
          <w:sz w:val="24"/>
          <w:szCs w:val="24"/>
        </w:rPr>
        <w:t>Media Association of America</w:t>
      </w:r>
      <w:r w:rsidRPr="0062624C">
        <w:rPr>
          <w:rFonts w:ascii="Times New Roman" w:hAnsi="Times New Roman" w:cs="Times New Roman"/>
          <w:sz w:val="24"/>
          <w:szCs w:val="24"/>
        </w:rPr>
        <w:t xml:space="preserve"> berdasarkan penelitian dari </w:t>
      </w:r>
      <w:r w:rsidRPr="0062624C">
        <w:rPr>
          <w:rFonts w:ascii="Times New Roman" w:hAnsi="Times New Roman" w:cs="Times New Roman"/>
          <w:i/>
          <w:sz w:val="24"/>
          <w:szCs w:val="24"/>
        </w:rPr>
        <w:t xml:space="preserve">University of Oxford </w:t>
      </w:r>
      <w:r w:rsidRPr="0062624C">
        <w:rPr>
          <w:rFonts w:ascii="Times New Roman" w:hAnsi="Times New Roman" w:cs="Times New Roman"/>
          <w:sz w:val="24"/>
          <w:szCs w:val="24"/>
        </w:rPr>
        <w:t xml:space="preserve">menunjukkan bahwa akuntan dan manajer beresiko kehilangan pekerjaan mereka karena akan digantikan oleh teknologi yang memiliki kemampuan untuk mengolah angka dan menganalisis data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54066/jrime-itb.v1i3.461","ISSN":"2985-623X","abstract":"The purpose of this study is to find out how the influence, role, and progress of Artificial Intelligence in Auditing. The approach in this study uses a type of research in the form of a literature study with data collection methods in the form of library data that has been selected, searched and analyzed. Based on the research results, it is known that Artificial Intelligence has quite a significant influence on the positive and negative sides. Artificial Intelligence also provides a useful role in auditing developments in the present and in the future, although in practice Artificial Intelligence still has many weaknesses because auditing still requires an auditor's assessment.","author":[{"dropping-particle":"","family":"Shamaya","given":"Putri Veren","non-dropping-particle":"","parse-names":false,"suffix":""},{"dropping-particle":"","family":"Ashara","given":"Sabrina Nova","non-dropping-particle":"","parse-names":false,"suffix":""},{"dropping-particle":"","family":"Sofyan","given":"Achmad","non-dropping-particle":"","parse-names":false,"suffix":""},{"dropping-particle":"","family":"Aprillia","given":"Salsabila","non-dropping-particle":"","parse-names":false,"suffix":""},{"dropping-particle":"","family":"Leonica","given":"Arswarani","non-dropping-particle":"","parse-names":false,"suffix":""},{"dropping-particle":"","family":"Ratnawati","given":"Tri","non-dropping-particle":"","parse-names":false,"suffix":""}],"container-title":"JURNAL RISET MANAJEMEN DAN EKONOMI (JRIME)","id":"ITEM-1","issue":"3","issued":{"date-parts":[["2023","6","28"]]},"page":"255-267","publisher":"Institut Teknologi dan Bisnis Semarang","title":"Studi Literatur: Artificial Intelligence Dalam Audit","type":"article-journal","volume":"1"},"uris":["http://www.mendeley.com/documents/?uuid=1d27b75b-e559-3dd8-98ae-57daec8f6be8"]}],"mendeley":{"formattedCitation":"(Shamaya et al., 2023)","manualFormatting":"(Shamaya et al., 2023)","plainTextFormattedCitation":"(Shamaya et al., 2023)","previouslyFormattedCitation":"(Veren Putri Shamaya et al., 2023)"},"properties":{"noteIndex":0},"schema":"https://github.com/citation-style-language/schema/raw/master/csl-citation.json"}</w:instrText>
      </w:r>
      <w:r w:rsidRPr="0062624C">
        <w:rPr>
          <w:rFonts w:ascii="Times New Roman" w:hAnsi="Times New Roman" w:cs="Times New Roman"/>
          <w:sz w:val="24"/>
          <w:szCs w:val="24"/>
        </w:rPr>
        <w:fldChar w:fldCharType="separate"/>
      </w:r>
      <w:r w:rsidR="001005EF" w:rsidRPr="0062624C">
        <w:rPr>
          <w:rFonts w:ascii="Times New Roman" w:hAnsi="Times New Roman" w:cs="Times New Roman"/>
          <w:noProof/>
          <w:sz w:val="24"/>
          <w:szCs w:val="24"/>
        </w:rPr>
        <w:t>(</w:t>
      </w:r>
      <w:r w:rsidRPr="0062624C">
        <w:rPr>
          <w:rFonts w:ascii="Times New Roman" w:hAnsi="Times New Roman" w:cs="Times New Roman"/>
          <w:noProof/>
          <w:sz w:val="24"/>
          <w:szCs w:val="24"/>
        </w:rPr>
        <w:t>Shamaya et al., 2023)</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w:t>
      </w:r>
    </w:p>
    <w:p w:rsidR="007529F5"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i/>
          <w:sz w:val="24"/>
          <w:szCs w:val="24"/>
        </w:rPr>
        <w:t>Artificial Intelligence</w:t>
      </w:r>
      <w:r w:rsidRPr="0062624C">
        <w:rPr>
          <w:rFonts w:ascii="Times New Roman" w:hAnsi="Times New Roman" w:cs="Times New Roman"/>
          <w:sz w:val="24"/>
          <w:szCs w:val="24"/>
        </w:rPr>
        <w:t xml:space="preserve"> (AI) memiliki kemampuan untuk berfikir secara logis, didukung oleh basis pengetahuan yang luas dalam ruang lingkup tertentu. Teknologi ini menggunakan proses penalaran yang sistematis dalam mengambil keputusan maupun menyelesaikan permasalahan. AI berkerja dengan </w:t>
      </w:r>
      <w:proofErr w:type="gramStart"/>
      <w:r w:rsidRPr="0062624C">
        <w:rPr>
          <w:rFonts w:ascii="Times New Roman" w:hAnsi="Times New Roman" w:cs="Times New Roman"/>
          <w:sz w:val="24"/>
          <w:szCs w:val="24"/>
        </w:rPr>
        <w:t>cara</w:t>
      </w:r>
      <w:proofErr w:type="gramEnd"/>
      <w:r w:rsidRPr="0062624C">
        <w:rPr>
          <w:rFonts w:ascii="Times New Roman" w:hAnsi="Times New Roman" w:cs="Times New Roman"/>
          <w:sz w:val="24"/>
          <w:szCs w:val="24"/>
        </w:rPr>
        <w:t xml:space="preserve"> mengolah seluruh data yang tersedia dan menyajikannya dalam bentuk informasi yang lebih ringkas, baik berupa narasi maupun output analitis yang dibutuhkan. Bahkan AI dirancang untuk meniru cara berpikir manusia dan dalam beberapa aspek mampu melampaui kemampuan manusia, khususnya dalam hal proses data, analisis dan pengambilan keputusan yang akurat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20473/jraba.v4i1.46046","ISSN":"2548-1401","author":[{"dropping-particle":"","family":"Soeprajitno","given":"Raden Roro Widya Nigtyas","non-dropping-particle":"","parse-names":false,"suffix":""}],"container-title":"Jurnal Riset Akuntansi dan Bisnis Airlangga","id":"ITEM-1","issue":"1","issued":{"date-parts":[["2019","5","30"]]},"page":"560-573","publisher":"Online","title":"Potensi Artificial Intelligence (AI) Menerbitkan Opini Auditor ?","type":"article-journal","volume":"4"},"uris":["http://www.mendeley.com/documents/?uuid=f6d221e0-f00f-352c-8fb3-253af10a8bbe"]}],"mendeley":{"formattedCitation":"(Soeprajitno, 2019)","plainTextFormattedCitation":"(Soeprajitno, 2019)","previouslyFormattedCitation":"(Roro &amp; Soeprajitno, 2019)"},"properties":{"noteIndex":0},"schema":"https://github.com/citation-style-language/schema/raw/master/csl-citation.json"}</w:instrText>
      </w:r>
      <w:r w:rsidRPr="0062624C">
        <w:rPr>
          <w:rFonts w:ascii="Times New Roman" w:hAnsi="Times New Roman" w:cs="Times New Roman"/>
          <w:sz w:val="24"/>
          <w:szCs w:val="24"/>
        </w:rPr>
        <w:fldChar w:fldCharType="separate"/>
      </w:r>
      <w:r w:rsidR="008C33F0" w:rsidRPr="0062624C">
        <w:rPr>
          <w:rFonts w:ascii="Times New Roman" w:hAnsi="Times New Roman" w:cs="Times New Roman"/>
          <w:noProof/>
          <w:sz w:val="24"/>
          <w:szCs w:val="24"/>
        </w:rPr>
        <w:t>(Soeprajitno, 2019)</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Dengan kemampuan tersebut, AI tidak hanya berkontribusi terhadap peningkatan efisiensi, tetapi juga terhadap kualitas analisis yang dihasilkan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36312/10.36312/vol6iss5pp1370-1380","ISSN":"2745-5955","abstract":"This study aims to disseminate the use of Artificial Intelligence (AI) in forensic audits from the perspective of accounting students and practitioners in Indonesia in 2020-2025. The method used in this study is qualitative analysis with data collection through interviews and surveys of relevant respondents. The results of the study indicate that the use of AI can improve the efficiency and effectiveness of the audit process, as well as help in identifying anomalies and suspicious patterns in financial statements. However, there are challenges in implementing this technology, including the need for better training and understanding of AI among auditors. This study provides recommendations for improving the integration of AI in forensic audit practices in Indonesia.","author":[{"dropping-particle":"","family":"Pasaribu","given":"Marsel","non-dropping-particle":"","parse-names":false,"suffix":""},{"dropping-particle":"","family":"Soeratin","given":"Harry Z","non-dropping-particle":"","parse-names":false,"suffix":""}],"container-title":"Journal Scientific of Mandalika (JSM)","id":"ITEM-1","issue":"5","issued":{"date-parts":[["2025","3","9"]]},"page":"2809-0543","title":"Evaluasi Penggunaan Artificial Intelligence dalam Audit Forensik Pada Pandangan Mahasiswa dan Praktisi Akuntansi Tahun 2020-2025","type":"article-journal","volume":"6"},"uris":["http://www.mendeley.com/documents/?uuid=a3ce7789-19b9-39d4-b744-2ae0a0ff2243"]}],"mendeley":{"formattedCitation":"(Pasaribu &amp; Soeratin, 2025)","plainTextFormattedCitation":"(Pasaribu &amp; Soeratin, 2025)","previouslyFormattedCitation":"(Pasaribu &amp; Soeratin, 2025)"},"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Pasaribu &amp; Soeratin, 2025)</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w:t>
      </w:r>
    </w:p>
    <w:p w:rsidR="0012428F"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Auditor dituntut untuk memiliki keahlian dan kompetensi yang relevan dalam bidang teknologi informasi dan komunikasi. Penguasaan ini perlu dibangun melalui pengembangan keterampilan secara berkelanjutan, baik dalam aspek teknik maupun kemampuan interpersonal yang berkaitan dengan pemanfaatan kecerdasan buatan </w:t>
      </w:r>
      <w:r w:rsidRPr="0062624C">
        <w:rPr>
          <w:rFonts w:ascii="Times New Roman" w:hAnsi="Times New Roman" w:cs="Times New Roman"/>
          <w:sz w:val="24"/>
          <w:szCs w:val="24"/>
        </w:rPr>
        <w:lastRenderedPageBreak/>
        <w:t xml:space="preserve">seperti AI. Hal ini penting untuk memastikan bahwa para profesional akuntansi mampu mengoptimalkan penggunaan teknologi AI yang tersedia di lingkungan kerja. Di era Revolusi Industri 4.0, kehadiran AI telah memberikan kemudahan dalam otomisasi proses, pengendalian, serta mendorong peningkatan efisiensi dalam pelaksanaan audit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26858/je3s.v4i2.1852","ISSN":"2776-0278","abstract":"This research aims to find out how the application of advanced artificial intelligence technology in conducting audits in Indonesia. The method used by the analysis tool is a metasynthesis of a number of qualitative studies on AI-based auditing. The results of this study provide new insights into the barriers, conveniences, challenges, and opportunities in the application of AI-based auditing in Indonesia. Auditors face barriers to implementing AI technology, which involves adjusting their skills and experience. Challenges in implementing AI-based auditing include technical aspects, skills, ethics, and data security. Implementing AI-based auditing brings a number of conveniences in improving audit efficiency, accuracy, and quality. The opportunities in implementing AI-based auditing are immense and can provide a number of significant benefits to the auditing and accounting profession as a whole.","author":[{"dropping-particle":"","family":"Mukhtar","given":"Multazam Ramadhan","non-dropping-particle":"","parse-names":false,"suffix":""},{"dropping-particle":"","family":"Syahrul","given":"Andir Muhammad","non-dropping-particle":"","parse-names":false,"suffix":""},{"dropping-particle":"","family":"Habibi","given":"Ahmad","non-dropping-particle":"","parse-names":false,"suffix":""}],"container-title":"Journal of Economic Education and Entrepreneurship Studies","id":"ITEM-1","issue":"2","issued":{"date-parts":[["2023","12"]]},"page":"2023","publisher":"Desember","title":"Penerapan Audit Berbasis Artificial Intelligence di Indonesia: Sebuah Metasintetis","type":"article-journal","volume":"4"},"uris":["http://www.mendeley.com/documents/?uuid=43c4bb7b-3d64-3c21-a809-f4da605dca35"]}],"mendeley":{"formattedCitation":"(Mukhtar et al., 2023)","manualFormatting":"(Mukhtar et al., 2023)","plainTextFormattedCitation":"(Mukhtar et al., 2023)","previouslyFormattedCitation":"(Ramadhan Mukhtar et al., 2023)"},"properties":{"noteIndex":0},"schema":"https://github.com/citation-style-language/schema/raw/master/csl-citation.json"}</w:instrText>
      </w:r>
      <w:r w:rsidRPr="0062624C">
        <w:rPr>
          <w:rFonts w:ascii="Times New Roman" w:hAnsi="Times New Roman" w:cs="Times New Roman"/>
          <w:sz w:val="24"/>
          <w:szCs w:val="24"/>
        </w:rPr>
        <w:fldChar w:fldCharType="separate"/>
      </w:r>
      <w:r w:rsidR="001005EF" w:rsidRPr="0062624C">
        <w:rPr>
          <w:rFonts w:ascii="Times New Roman" w:hAnsi="Times New Roman" w:cs="Times New Roman"/>
          <w:noProof/>
          <w:sz w:val="24"/>
          <w:szCs w:val="24"/>
        </w:rPr>
        <w:t>(</w:t>
      </w:r>
      <w:r w:rsidRPr="0062624C">
        <w:rPr>
          <w:rFonts w:ascii="Times New Roman" w:hAnsi="Times New Roman" w:cs="Times New Roman"/>
          <w:noProof/>
          <w:sz w:val="24"/>
          <w:szCs w:val="24"/>
        </w:rPr>
        <w:t>Mukhtar et al., 2023)</w:t>
      </w:r>
      <w:r w:rsidRPr="0062624C">
        <w:rPr>
          <w:rFonts w:ascii="Times New Roman" w:hAnsi="Times New Roman" w:cs="Times New Roman"/>
          <w:sz w:val="24"/>
          <w:szCs w:val="24"/>
        </w:rPr>
        <w:fldChar w:fldCharType="end"/>
      </w:r>
      <w:r w:rsidR="005B3A86" w:rsidRPr="0062624C">
        <w:rPr>
          <w:rFonts w:ascii="Times New Roman" w:hAnsi="Times New Roman" w:cs="Times New Roman"/>
          <w:sz w:val="24"/>
          <w:szCs w:val="24"/>
        </w:rPr>
        <w:t>.</w:t>
      </w:r>
    </w:p>
    <w:p w:rsidR="00452E2B"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Dalam situs resmi Dinas Komunikasi dan Informatika Provinsi Jawa Timur menyatakan bahwa “Otoritas Jasa Keuangan (OJK) menekankan perlunya optimalisasi penggunaan teknologi seperti </w:t>
      </w:r>
      <w:r w:rsidR="001005EF" w:rsidRPr="0062624C">
        <w:rPr>
          <w:rFonts w:ascii="Times New Roman" w:hAnsi="Times New Roman" w:cs="Times New Roman"/>
          <w:i/>
          <w:sz w:val="24"/>
          <w:szCs w:val="24"/>
        </w:rPr>
        <w:t xml:space="preserve">generative </w:t>
      </w:r>
      <w:r w:rsidR="001005EF" w:rsidRPr="0062624C">
        <w:rPr>
          <w:rFonts w:ascii="Times New Roman" w:hAnsi="Times New Roman" w:cs="Times New Roman"/>
          <w:sz w:val="24"/>
          <w:szCs w:val="24"/>
        </w:rPr>
        <w:t>AI</w:t>
      </w:r>
      <w:r w:rsidRPr="0062624C">
        <w:rPr>
          <w:rFonts w:ascii="Times New Roman" w:hAnsi="Times New Roman" w:cs="Times New Roman"/>
          <w:sz w:val="24"/>
          <w:szCs w:val="24"/>
        </w:rPr>
        <w:t xml:space="preserve"> dan </w:t>
      </w:r>
      <w:r w:rsidRPr="0062624C">
        <w:rPr>
          <w:rFonts w:ascii="Times New Roman" w:hAnsi="Times New Roman" w:cs="Times New Roman"/>
          <w:i/>
          <w:sz w:val="24"/>
          <w:szCs w:val="24"/>
        </w:rPr>
        <w:t>data analytics</w:t>
      </w:r>
      <w:r w:rsidRPr="0062624C">
        <w:rPr>
          <w:rFonts w:ascii="Times New Roman" w:hAnsi="Times New Roman" w:cs="Times New Roman"/>
          <w:sz w:val="24"/>
          <w:szCs w:val="24"/>
        </w:rPr>
        <w:t xml:space="preserve"> dalam rangka menciptakan efisiensi dan efektivitas dalam profesi audit. Hal ini merupakan bagian dari penembangan kompetensi internal audit yang penting dalam meningkatkan tata kelola Industri Jasa Keuangan” </w:t>
      </w:r>
      <w:r w:rsidRPr="0062624C">
        <w:rPr>
          <w:rFonts w:ascii="Times New Roman" w:hAnsi="Times New Roman" w:cs="Times New Roman"/>
          <w:sz w:val="24"/>
          <w:szCs w:val="24"/>
        </w:rPr>
        <w:fldChar w:fldCharType="begin" w:fldLock="1"/>
      </w:r>
      <w:r w:rsidR="00B97E95" w:rsidRPr="0062624C">
        <w:rPr>
          <w:rFonts w:ascii="Times New Roman" w:hAnsi="Times New Roman" w:cs="Times New Roman"/>
          <w:sz w:val="24"/>
          <w:szCs w:val="24"/>
        </w:rPr>
        <w:instrText>ADDIN CSL_CITATION {"citationItems":[{"id":"ITEM-1","itemData":{"URL":"https://kominfo.jatimprov.go.id/berita/ojk-manfaatkan-teknologi-ai-pada-profesi-pengembangan-internal-audit","accessed":{"date-parts":[["2025","4","27"]]},"id":"ITEM-1","issued":{"date-parts":[["2024","5","17"]]},"title":"OJK Manfaatkan Teknologi AI Pada Profesi Pengembangan Internal Audit - Dinas Komunikasi dan Informatika Provinsi Jawa Timur","type":"webpage"},"uris":["http://www.mendeley.com/documents/?uuid=4ee9a261-03e2-3a48-9eff-7463c4d35836"]}],"mendeley":{"formattedCitation":"(&lt;i&gt;OJK Manfaatkan Teknologi AI Pada Profesi Pengembangan Internal Audit - Dinas Komunikasi Dan Informatika Provinsi Jawa Timur&lt;/i&gt;, 2024)","manualFormatting":"(Dinas Komunikasi Dan Informatika Provinsi Jawa Timur, 2024)","plainTextFormattedCitation":"(OJK Manfaatkan Teknologi AI Pada Profesi Pengembangan Internal Audit - Dinas Komunikasi Dan Informatika Provinsi Jawa Timur, 2024)","previouslyFormattedCitation":"(&lt;i&gt;OJK Manfaatkan Teknologi AI Pada Profesi Pengembangan Internal Audit - Dinas Komunikasi Dan Informatika Provinsi Jawa Timur&lt;/i&gt;, 2024)"},"properties":{"noteIndex":0},"schema":"https://github.com/citation-style-language/schema/raw/master/csl-citation.json"}</w:instrText>
      </w:r>
      <w:r w:rsidRPr="0062624C">
        <w:rPr>
          <w:rFonts w:ascii="Times New Roman" w:hAnsi="Times New Roman" w:cs="Times New Roman"/>
          <w:sz w:val="24"/>
          <w:szCs w:val="24"/>
        </w:rPr>
        <w:fldChar w:fldCharType="separate"/>
      </w:r>
      <w:r w:rsidR="00AC19C6" w:rsidRPr="0062624C">
        <w:rPr>
          <w:rFonts w:ascii="Times New Roman" w:hAnsi="Times New Roman" w:cs="Times New Roman"/>
          <w:noProof/>
          <w:sz w:val="24"/>
          <w:szCs w:val="24"/>
        </w:rPr>
        <w:t>(</w:t>
      </w:r>
      <w:r w:rsidR="002B69FA" w:rsidRPr="0062624C">
        <w:rPr>
          <w:rFonts w:ascii="Times New Roman" w:hAnsi="Times New Roman" w:cs="Times New Roman"/>
          <w:i/>
          <w:noProof/>
          <w:sz w:val="24"/>
          <w:szCs w:val="24"/>
        </w:rPr>
        <w:t>Dinas Komunikasi d</w:t>
      </w:r>
      <w:r w:rsidR="00AC19C6" w:rsidRPr="0062624C">
        <w:rPr>
          <w:rFonts w:ascii="Times New Roman" w:hAnsi="Times New Roman" w:cs="Times New Roman"/>
          <w:i/>
          <w:noProof/>
          <w:sz w:val="24"/>
          <w:szCs w:val="24"/>
        </w:rPr>
        <w:t>an Informatika Provinsi Jawa Timur</w:t>
      </w:r>
      <w:r w:rsidR="00AC19C6" w:rsidRPr="0062624C">
        <w:rPr>
          <w:rFonts w:ascii="Times New Roman" w:hAnsi="Times New Roman" w:cs="Times New Roman"/>
          <w:noProof/>
          <w:sz w:val="24"/>
          <w:szCs w:val="24"/>
        </w:rPr>
        <w:t>,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Hal ini menunjukkan bahwa Otoritas Jasa Keuangan (OJK) menaruh perhatian besar terhadap pentingnya pemanfaatan teknologi seperti </w:t>
      </w:r>
      <w:r w:rsidRPr="0062624C">
        <w:rPr>
          <w:rFonts w:ascii="Times New Roman" w:hAnsi="Times New Roman" w:cs="Times New Roman"/>
          <w:i/>
          <w:sz w:val="24"/>
          <w:szCs w:val="24"/>
        </w:rPr>
        <w:t xml:space="preserve">generative </w:t>
      </w:r>
      <w:r w:rsidRPr="0062624C">
        <w:rPr>
          <w:rFonts w:ascii="Times New Roman" w:hAnsi="Times New Roman" w:cs="Times New Roman"/>
          <w:sz w:val="24"/>
          <w:szCs w:val="24"/>
        </w:rPr>
        <w:t xml:space="preserve">AI dan </w:t>
      </w:r>
      <w:r w:rsidRPr="0062624C">
        <w:rPr>
          <w:rFonts w:ascii="Times New Roman" w:hAnsi="Times New Roman" w:cs="Times New Roman"/>
          <w:i/>
          <w:sz w:val="24"/>
          <w:szCs w:val="24"/>
        </w:rPr>
        <w:t>data analytics</w:t>
      </w:r>
      <w:r w:rsidRPr="0062624C">
        <w:rPr>
          <w:rFonts w:ascii="Times New Roman" w:hAnsi="Times New Roman" w:cs="Times New Roman"/>
          <w:sz w:val="24"/>
          <w:szCs w:val="24"/>
        </w:rPr>
        <w:t xml:space="preserve"> untuk meningkatkan efisiensi dan efektivitas dalam profesi audit. Optimalisasi teknologi tersebut dipandang sebagai langkah strategis dalam pengembangan kompetensi auditor sekaligus sebagai upaya memperkuat tata kelola di sektor Industri Jasa Keuangan. Menurut </w:t>
      </w:r>
      <w:r w:rsidR="00AC19C6"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31004/irje.v5i3.2589","ISSN":"2775–8672","abstract":"Penelitian ini bertujuan untuk menganalisis dampak teknologi kecerdasan buatan (Artificial Intelligence/AI) dalam proses audit, khususnya terkait peningkatan efisiensi, akurasi, dan kemampuan deteksi risiko serta tantangan yang dihadapi dalam implementasinya. Metode penelitian yang digunakan adalah kuantitatif dengan pengumpulan data melalui kuesioner yang disebarkan kepada 50 auditor profesional yang telah menggunakan teknologi AI dalam praktik audit mereka. Hasil penelitian menunjukkan bahwa 88% responden menyatakan AI mampu meningkatkan efisiensi proses audit secara signifikan, 82% mengakui peningkatan akurasi dan kualitas audit, serta 76% menyatakan kemampuan deteksi risiko dan fraud menjadi lebih baik dengan bantuan AI. Namun, tantangan seperti kualitas data (68%), kebutuhan pelatihan auditor (70%), dan isu etika serta privasi (60%) masih menjadi perhatian utama. Temuan ini menegaskan bahwa meskipun AI membawa perubahan positif dalam dunia audit, keberhasilan implementasinya sangat bergantung pada kesiapan organisasi dalam mengelola data, pengembangan sumber daya manusia, serta penerapan kebijakan etika dan keamanan yang tepat. Penelitian ini memberikan kontribusi penting sebagai dasar bagi pengembangan praktik audit modern yang lebih efektif dan adaptif di era digital. Abstract This study aims to analyze the impact of artificial intelligence (AI) technology in the audit process, specifically related to improving efficiency, accuracy, and risk detection capabilities as well as the challenges faced in its implementation. The research method used is quantitative with data collection through a questionnaire distributed to 50 professional auditors who have used AI technology in their audit practice. The results showed that 88% of respondents stated that AI was able to significantly improve the efficiency of the audit process, 82% recognized the improvement in audit accuracy and quality, and 76% stated that risk and fraud detection capabilities were better with the help of AI. However, challenges such as data quality (68%), auditor training needs (70%), and ethical and privacy issues (60%) are still major concerns. The findings confirm that while AI brings positive changes to the world of auditing, its successful implementation is highly dependent on an organization's readiness to manage data, develop human resources, and implement proper ethics and security policies. This research makes an important contribution as a basis for developing modern auditin…","author":[{"dropping-particle":"","family":"Ludmilla","given":"Rafika","non-dropping-particle":"","parse-names":false,"suffix":""},{"dropping-particle":"","family":"Abdillah","given":"Nur","non-dropping-particle":"","parse-names":false,"suffix":""}],"container-title":"Indonesian Research Journal on Education Web Jurnal Indonesian Research Journal on Education","id":"ITEM-1","issue":"2","issued":{"date-parts":[["2025","4","29"]]},"page":"1311-1315","title":"Analisis Dampak Teknologi Artificial Intelligence dalam Proses Audit","type":"article-journal","volume":"5"},"uris":["http://www.mendeley.com/documents/?uuid=c96c28af-1308-3b5d-a820-f360342e74d8"]}],"mendeley":{"formattedCitation":"(Ludmilla &amp; Abdillah, 2025)","manualFormatting":"Ludmilla et al. (2025)","plainTextFormattedCitation":"(Ludmilla &amp; Abdillah, 2025)","previouslyFormattedCitation":"(Ludmilla et al., 2025)"},"properties":{"noteIndex":0},"schema":"https://github.com/citation-style-language/schema/raw/master/csl-citation.json"}</w:instrText>
      </w:r>
      <w:r w:rsidR="00AC19C6" w:rsidRPr="0062624C">
        <w:rPr>
          <w:rFonts w:ascii="Times New Roman" w:hAnsi="Times New Roman" w:cs="Times New Roman"/>
          <w:sz w:val="24"/>
          <w:szCs w:val="24"/>
        </w:rPr>
        <w:fldChar w:fldCharType="separate"/>
      </w:r>
      <w:r w:rsidR="00AC19C6" w:rsidRPr="0062624C">
        <w:rPr>
          <w:rFonts w:ascii="Times New Roman" w:hAnsi="Times New Roman" w:cs="Times New Roman"/>
          <w:noProof/>
          <w:sz w:val="24"/>
          <w:szCs w:val="24"/>
        </w:rPr>
        <w:t>Ludmilla et al. (2025)</w:t>
      </w:r>
      <w:r w:rsidR="00AC19C6"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penggunaan AI dalam audit mampu meningkatkan efisiensi secara signifikan dengan mengurangi beban administratif, memungkinkan auditor lebih fokus pada tugas-tugas strategis, mengurangi ketidakefisienan, serta memperkuat kemampuan dalam mengidentifikasi risiko dan ketidaksesuaian. Selain itu teknologi AI memiliki keunggulan dalam pemrosesan </w:t>
      </w:r>
      <w:r w:rsidRPr="0062624C">
        <w:rPr>
          <w:rFonts w:ascii="Times New Roman" w:hAnsi="Times New Roman" w:cs="Times New Roman"/>
          <w:i/>
          <w:sz w:val="24"/>
          <w:szCs w:val="24"/>
        </w:rPr>
        <w:t>real-time</w:t>
      </w:r>
      <w:r w:rsidRPr="0062624C">
        <w:rPr>
          <w:rFonts w:ascii="Times New Roman" w:hAnsi="Times New Roman" w:cs="Times New Roman"/>
          <w:sz w:val="24"/>
          <w:szCs w:val="24"/>
        </w:rPr>
        <w:t xml:space="preserve">. Mengingat tuntutan terhadap kinerja audit yang semakin cepat, </w:t>
      </w:r>
      <w:r w:rsidRPr="0062624C">
        <w:rPr>
          <w:rFonts w:ascii="Times New Roman" w:hAnsi="Times New Roman" w:cs="Times New Roman"/>
          <w:sz w:val="24"/>
          <w:szCs w:val="24"/>
        </w:rPr>
        <w:lastRenderedPageBreak/>
        <w:t xml:space="preserve">metode audit manual berpotensi menyebabkan keterlambatan dalam pengambilan keputusan. </w:t>
      </w:r>
    </w:p>
    <w:p w:rsidR="0012428F"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Dengan AI, pembaruan terhadap kebijakan dan regulasi nasional dapat dilakukan secara dinamis sehingga laporan audit tetap sesuai dengan pedoman terbaru tanpa perlu proses manual yang rumit. Terakhir, keakuratan data menjadi kelebihan utama teknologi AI. Jika dalam metode konvensional auditor harus membaca dan menganalisis sejumlah besar data yang rentan terhadap kesal</w:t>
      </w:r>
      <w:r w:rsidR="00CD6669" w:rsidRPr="0062624C">
        <w:rPr>
          <w:rFonts w:ascii="Times New Roman" w:hAnsi="Times New Roman" w:cs="Times New Roman"/>
          <w:sz w:val="24"/>
          <w:szCs w:val="24"/>
        </w:rPr>
        <w:t>ahan, AI mampu meminimalisasi ri</w:t>
      </w:r>
      <w:r w:rsidRPr="0062624C">
        <w:rPr>
          <w:rFonts w:ascii="Times New Roman" w:hAnsi="Times New Roman" w:cs="Times New Roman"/>
          <w:sz w:val="24"/>
          <w:szCs w:val="24"/>
        </w:rPr>
        <w:t>siko tersebut dengan menghadirkan proses audit yang lebih terstruktur, konsisten, dan transparan sehingga menghasilkan output yang lebih andal</w:t>
      </w:r>
      <w:r w:rsidR="00AC19C6" w:rsidRPr="0062624C">
        <w:rPr>
          <w:rFonts w:ascii="Times New Roman" w:hAnsi="Times New Roman" w:cs="Times New Roman"/>
          <w:sz w:val="24"/>
          <w:szCs w:val="24"/>
        </w:rPr>
        <w:t xml:space="preserve"> </w:t>
      </w:r>
      <w:r w:rsidR="00AC19C6"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3390/jrfm17010027","ISSN":"2337-3806","abstract":"This study aims to understand the importance of applying artificial intelligence and blockchain technology to detect fraud in the audit process based on published research articles. It also captures empirical research related to artificial intelligence and blockchain and seeks to identify their differences, thereby serving as a guide for future empirical research. The study uses the systematic literature review (SLR) method to analyze various articles published in the Scopus database within the publication range of 2020-2024. The articles were filtered using the Preferred Reporting Items for Systematic Reviews and Meta Analyses (PRISMA) reporting guidelines. A total of twenty articles were synthesized to answer the research questions. The analysis results of this study indicate that the application of artificial intelligence and blockchain technology had a positive impact on detecting fraud in the audit process. Artificial intelligence improves the accuracy of automatic fraud detection, while blockchain provides transparent and valid data. However, there are still potential risks and challenges in applying artificial intelligence and blockchain technology to detect fraud in the audit process. Factors such as information security, information technology, and human resources influence auditors in adopting artificial intelligence and blockchain technology. This study is expected to provide substantial benefits to auditors by raising awareness for further professional skill development and recognizing the impact of technology.","author":[{"dropping-particle":"","family":"Syahronny","given":"Muhammad Ray","non-dropping-particle":"","parse-names":false,"suffix":""},{"dropping-particle":"","family":"Dewayanto","given":"Totok","non-dropping-particle":"","parse-names":false,"suffix":""}],"container-title":"DIPONEGORO JOURNAL OF ACCOUNTING","id":"ITEM-1","issue":"3","issued":{"date-parts":[["2024"]]},"page":"1-14","title":"Penerapan Teknologi Artificial Intelligence dan Blockchain Dalam Mendeteksi Fraud Pada Proses Audit: Systematic Literature Review","type":"article-journal","volume":"13"},"uris":["http://www.mendeley.com/documents/?uuid=86529ab5-b283-3217-abcc-e57fcb63898f"]}],"mendeley":{"formattedCitation":"(Syahronny &amp; Dewayanto, 2024)","plainTextFormattedCitation":"(Syahronny &amp; Dewayanto, 2024)","previouslyFormattedCitation":"(Syahronny &amp; Dewayanto, 2024)"},"properties":{"noteIndex":0},"schema":"https://github.com/citation-style-language/schema/raw/master/csl-citation.json"}</w:instrText>
      </w:r>
      <w:r w:rsidR="00AC19C6" w:rsidRPr="0062624C">
        <w:rPr>
          <w:rFonts w:ascii="Times New Roman" w:hAnsi="Times New Roman" w:cs="Times New Roman"/>
          <w:sz w:val="24"/>
          <w:szCs w:val="24"/>
        </w:rPr>
        <w:fldChar w:fldCharType="separate"/>
      </w:r>
      <w:r w:rsidR="00AC19C6" w:rsidRPr="0062624C">
        <w:rPr>
          <w:rFonts w:ascii="Times New Roman" w:hAnsi="Times New Roman" w:cs="Times New Roman"/>
          <w:noProof/>
          <w:sz w:val="24"/>
          <w:szCs w:val="24"/>
        </w:rPr>
        <w:t>(Syahronny &amp; Dewayanto, 2024)</w:t>
      </w:r>
      <w:r w:rsidR="00AC19C6" w:rsidRPr="0062624C">
        <w:rPr>
          <w:rFonts w:ascii="Times New Roman" w:hAnsi="Times New Roman" w:cs="Times New Roman"/>
          <w:sz w:val="24"/>
          <w:szCs w:val="24"/>
        </w:rPr>
        <w:fldChar w:fldCharType="end"/>
      </w:r>
      <w:r w:rsidR="007529F5" w:rsidRPr="0062624C">
        <w:rPr>
          <w:rFonts w:ascii="Times New Roman" w:hAnsi="Times New Roman" w:cs="Times New Roman"/>
          <w:sz w:val="24"/>
          <w:szCs w:val="24"/>
        </w:rPr>
        <w:t xml:space="preserve">. “Pemanfaatan </w:t>
      </w:r>
      <w:r w:rsidR="007529F5" w:rsidRPr="0062624C">
        <w:rPr>
          <w:rFonts w:ascii="Times New Roman" w:hAnsi="Times New Roman" w:cs="Times New Roman"/>
          <w:i/>
          <w:sz w:val="24"/>
          <w:szCs w:val="24"/>
        </w:rPr>
        <w:t xml:space="preserve">Artificial Intelligence </w:t>
      </w:r>
      <w:r w:rsidR="007529F5" w:rsidRPr="0062624C">
        <w:rPr>
          <w:rFonts w:ascii="Times New Roman" w:hAnsi="Times New Roman" w:cs="Times New Roman"/>
          <w:sz w:val="24"/>
          <w:szCs w:val="24"/>
        </w:rPr>
        <w:t>dinilai sangat berpotensi untuk diterapkan di BPK. AI bisa diterapkan guna menunjang pelaksanaan pemeriksaan” Hal itu diungkapkan dalam artikel yang ditulis oleh Kepala Bagian Dukungan Pemeriksaan dan Manajemen Kinerja TI Biro TI BPK Pingky Dezar Zulkarnain dan P</w:t>
      </w:r>
      <w:r w:rsidR="00E84125" w:rsidRPr="0062624C">
        <w:rPr>
          <w:rFonts w:ascii="Times New Roman" w:hAnsi="Times New Roman" w:cs="Times New Roman"/>
          <w:sz w:val="24"/>
          <w:szCs w:val="24"/>
        </w:rPr>
        <w:t>ejabat</w:t>
      </w:r>
      <w:r w:rsidR="007529F5" w:rsidRPr="0062624C">
        <w:rPr>
          <w:rFonts w:ascii="Times New Roman" w:hAnsi="Times New Roman" w:cs="Times New Roman"/>
          <w:sz w:val="24"/>
          <w:szCs w:val="24"/>
        </w:rPr>
        <w:t xml:space="preserve"> Fungsional Pranata Komputer Ahli Muda pada Biro TI Nia Angga Ratnafiri Mashuri </w:t>
      </w:r>
      <w:r w:rsidR="00452E2B" w:rsidRPr="0062624C">
        <w:rPr>
          <w:rFonts w:ascii="Times New Roman" w:hAnsi="Times New Roman" w:cs="Times New Roman"/>
          <w:sz w:val="24"/>
          <w:szCs w:val="24"/>
        </w:rPr>
        <w:fldChar w:fldCharType="begin" w:fldLock="1"/>
      </w:r>
      <w:r w:rsidR="00893B5F" w:rsidRPr="0062624C">
        <w:rPr>
          <w:rFonts w:ascii="Times New Roman" w:hAnsi="Times New Roman" w:cs="Times New Roman"/>
          <w:sz w:val="24"/>
          <w:szCs w:val="24"/>
        </w:rPr>
        <w:instrText>ADDIN CSL_CITATION {"citationItems":[{"id":"ITEM-1","itemData":{"URL":"https://wartapemeriksa.bpk.go.id/?p=47729","accessed":{"date-parts":[["2025","6","19"]]},"author":[{"dropping-particle":"","family":"Warta Pemeriksa Digital","given":"","non-dropping-particle":"","parse-names":false,"suffix":""}],"id":"ITEM-1","issued":{"date-parts":[["2024"]]},"title":"Mengungkap Peluang AI dalam Membantu Pemeriksaan BPK","type":"webpage"},"uris":["http://www.mendeley.com/documents/?uuid=4e534f01-bd2f-32a8-a385-5758a367238f"]}],"mendeley":{"formattedCitation":"(Warta Pemeriksa Digital, 2024)","plainTextFormattedCitation":"(Warta Pemeriksa Digital, 2024)","previouslyFormattedCitation":"(Warta Pemeriksa Digital, 2024)"},"properties":{"noteIndex":0},"schema":"https://github.com/citation-style-language/schema/raw/master/csl-citation.json"}</w:instrText>
      </w:r>
      <w:r w:rsidR="00452E2B" w:rsidRPr="0062624C">
        <w:rPr>
          <w:rFonts w:ascii="Times New Roman" w:hAnsi="Times New Roman" w:cs="Times New Roman"/>
          <w:sz w:val="24"/>
          <w:szCs w:val="24"/>
        </w:rPr>
        <w:fldChar w:fldCharType="separate"/>
      </w:r>
      <w:r w:rsidR="00452E2B" w:rsidRPr="0062624C">
        <w:rPr>
          <w:rFonts w:ascii="Times New Roman" w:hAnsi="Times New Roman" w:cs="Times New Roman"/>
          <w:noProof/>
          <w:sz w:val="24"/>
          <w:szCs w:val="24"/>
        </w:rPr>
        <w:t>(Warta Pemeriksa Digital, 2024)</w:t>
      </w:r>
      <w:r w:rsidR="00452E2B" w:rsidRPr="0062624C">
        <w:rPr>
          <w:rFonts w:ascii="Times New Roman" w:hAnsi="Times New Roman" w:cs="Times New Roman"/>
          <w:sz w:val="24"/>
          <w:szCs w:val="24"/>
        </w:rPr>
        <w:fldChar w:fldCharType="end"/>
      </w:r>
      <w:r w:rsidR="00CF3683" w:rsidRPr="0062624C">
        <w:rPr>
          <w:rFonts w:ascii="Times New Roman" w:hAnsi="Times New Roman" w:cs="Times New Roman"/>
          <w:sz w:val="24"/>
          <w:szCs w:val="24"/>
        </w:rPr>
        <w:t>.</w:t>
      </w:r>
    </w:p>
    <w:p w:rsidR="0012428F" w:rsidRPr="0062624C" w:rsidRDefault="0012428F" w:rsidP="005B3A8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Banyak kelebihan dari AI yang dapat diimplementasikan pada pekerjaan seperti auditor namun juga terdapat sejumlah tantangan yang perlu diperhatikan.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58344/locus.v2i12.2333","ISSN":"2829-5439","abstract":"Kemajuan Kecerdasan Buatan (AI) secara signifikan memengaruhi lanskap audit keuangan dalam era digital. Penelitian ini mengeksplorasi tantangan dan peluang yang muncul dari integrasi AI dalam proses audit keuangan. Isu-isu utama yang dibahas meliputi adaptasi metodologi audit tradisional ke AI, keandalan analisis yang dipandu AI, dan implikasi etika otomasi dalam pengambilan keputusan. Penelitian bertujuan untuk memahami bagaimana AI memengaruhi efisiensi dan akurasi audit. Dengan pendekatan metode campuran, menggabungkan analisis data kuantitatif dan studi kasus kualitatif, penelitian menyelidiki pengalaman auditor dan organisasi dalam mengimplementasikan alat AI. Temuan menyoroti peran berubah auditor dalam memanfaatkan AI, menekankan perlunya pengembangan profesional berkelanjutan. Penelitian ini memberikan wawasan berharga dalam diskursus yang sedang berlangsung tentang efek transformatif AI dalam audit keuangan. ","author":[{"dropping-particle":"","family":"Pratama","given":"Maria Nindri Saputri","non-dropping-particle":"","parse-names":false,"suffix":""},{"dropping-particle":"","family":"Nahong","given":"Maria Selviani","non-dropping-particle":"","parse-names":false,"suffix":""},{"dropping-particle":"","family":"Nggi","given":"Sanchay Astrila","non-dropping-particle":"","parse-names":false,"suffix":""},{"dropping-particle":"","family":"Leki","given":"Antonio Reyes Suri","non-dropping-particle":"","parse-names":false,"suffix":""},{"dropping-particle":"","family":"Bhebhe","given":"Maria Casandra","non-dropping-particle":"","parse-names":false,"suffix":""}],"container-title":"Jurnal Locus Penelitian dan Pengabdian","id":"ITEM-1","issue":"12","issued":{"date-parts":[["2024","1","9"]]},"page":"1181-1190","publisher":"Riviera Publishing","title":"Pengaruh Kecerdasan Buatan Dalam Proses Audit Keuangan: Tantangan dan Peluang di Era Digital","type":"article-journal","volume":"2"},"uris":["http://www.mendeley.com/documents/?uuid=b002514c-13c4-3180-88e6-d11e5f489a47"]}],"mendeley":{"formattedCitation":"(Pratama et al., 2024)","manualFormatting":"(Pratama et al., 2024)","plainTextFormattedCitation":"(Pratama et al., 2024)","previouslyFormattedCitation":"(Nindri Saputri Pratama et al., 2024)"},"properties":{"noteIndex":0},"schema":"https://github.com/citation-style-language/schema/raw/master/csl-citation.json"}</w:instrText>
      </w:r>
      <w:r w:rsidRPr="0062624C">
        <w:rPr>
          <w:rFonts w:ascii="Times New Roman" w:hAnsi="Times New Roman" w:cs="Times New Roman"/>
          <w:sz w:val="24"/>
          <w:szCs w:val="24"/>
        </w:rPr>
        <w:fldChar w:fldCharType="separate"/>
      </w:r>
      <w:r w:rsidR="001005EF" w:rsidRPr="0062624C">
        <w:rPr>
          <w:rFonts w:ascii="Times New Roman" w:hAnsi="Times New Roman" w:cs="Times New Roman"/>
          <w:noProof/>
          <w:sz w:val="24"/>
          <w:szCs w:val="24"/>
        </w:rPr>
        <w:t>(</w:t>
      </w:r>
      <w:r w:rsidRPr="0062624C">
        <w:rPr>
          <w:rFonts w:ascii="Times New Roman" w:hAnsi="Times New Roman" w:cs="Times New Roman"/>
          <w:noProof/>
          <w:sz w:val="24"/>
          <w:szCs w:val="24"/>
        </w:rPr>
        <w:t>Pratama et al.,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menyatakan bahwa terdapat sejumlah tantangan yang perlu diperhatikan seperti kualitas data yang membutuhkan data lengkap, akurat dan terstruktur agar dapat menghasilkan output yang andal. Jika data yang digunakan berkualitas buruk, hasil analisis AI pun menjadi tidak baik dan tidak dapat dipercaya. Disisi lain penggunaan AI dalam audit juga beresiko terhadap keamanan dan privasi data khususnya dalam </w:t>
      </w:r>
      <w:r w:rsidRPr="0062624C">
        <w:rPr>
          <w:rFonts w:ascii="Times New Roman" w:hAnsi="Times New Roman" w:cs="Times New Roman"/>
          <w:sz w:val="24"/>
          <w:szCs w:val="24"/>
        </w:rPr>
        <w:lastRenderedPageBreak/>
        <w:t xml:space="preserve">pengumpulan, penyimpanan, dan pengolahan informasi sensitif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58344/locus.v2i12.2333","ISSN":"2829-5439","abstract":"Kemajuan Kecerdasan Buatan (AI) secara signifikan memengaruhi lanskap audit keuangan dalam era digital. Penelitian ini mengeksplorasi tantangan dan peluang yang muncul dari integrasi AI dalam proses audit keuangan. Isu-isu utama yang dibahas meliputi adaptasi metodologi audit tradisional ke AI, keandalan analisis yang dipandu AI, dan implikasi etika otomasi dalam pengambilan keputusan. Penelitian bertujuan untuk memahami bagaimana AI memengaruhi efisiensi dan akurasi audit. Dengan pendekatan metode campuran, menggabungkan analisis data kuantitatif dan studi kasus kualitatif, penelitian menyelidiki pengalaman auditor dan organisasi dalam mengimplementasikan alat AI. Temuan menyoroti peran berubah auditor dalam memanfaatkan AI, menekankan perlunya pengembangan profesional berkelanjutan. Penelitian ini memberikan wawasan berharga dalam diskursus yang sedang berlangsung tentang efek transformatif AI dalam audit keuangan. ","author":[{"dropping-particle":"","family":"Pratama","given":"Maria Nindri Saputri","non-dropping-particle":"","parse-names":false,"suffix":""},{"dropping-particle":"","family":"Nahong","given":"Maria Selviani","non-dropping-particle":"","parse-names":false,"suffix":""},{"dropping-particle":"","family":"Nggi","given":"Sanchay Astrila","non-dropping-particle":"","parse-names":false,"suffix":""},{"dropping-particle":"","family":"Leki","given":"Antonio Reyes Suri","non-dropping-particle":"","parse-names":false,"suffix":""},{"dropping-particle":"","family":"Bhebhe","given":"Maria Casandra","non-dropping-particle":"","parse-names":false,"suffix":""}],"container-title":"Jurnal Locus Penelitian dan Pengabdian","id":"ITEM-1","issue":"12","issued":{"date-parts":[["2024","1","9"]]},"page":"1181-1190","publisher":"Riviera Publishing","title":"Pengaruh Kecerdasan Buatan Dalam Proses Audit Keuangan: Tantangan dan Peluang di Era Digital","type":"article-journal","volume":"2"},"uris":["http://www.mendeley.com/documents/?uuid=b002514c-13c4-3180-88e6-d11e5f489a47"]}],"mendeley":{"formattedCitation":"(Pratama et al., 2024)","manualFormatting":"(Pratama et al., 2024)","plainTextFormattedCitation":"(Pratama et al., 2024)","previouslyFormattedCitation":"(Nindri Saputri Pratama et al., 2024)"},"properties":{"noteIndex":0},"schema":"https://github.com/citation-style-language/schema/raw/master/csl-citation.json"}</w:instrText>
      </w:r>
      <w:r w:rsidRPr="0062624C">
        <w:rPr>
          <w:rFonts w:ascii="Times New Roman" w:hAnsi="Times New Roman" w:cs="Times New Roman"/>
          <w:sz w:val="24"/>
          <w:szCs w:val="24"/>
        </w:rPr>
        <w:fldChar w:fldCharType="separate"/>
      </w:r>
      <w:r w:rsidR="001005EF" w:rsidRPr="0062624C">
        <w:rPr>
          <w:rFonts w:ascii="Times New Roman" w:hAnsi="Times New Roman" w:cs="Times New Roman"/>
          <w:noProof/>
          <w:sz w:val="24"/>
          <w:szCs w:val="24"/>
        </w:rPr>
        <w:t>(</w:t>
      </w:r>
      <w:r w:rsidRPr="0062624C">
        <w:rPr>
          <w:rFonts w:ascii="Times New Roman" w:hAnsi="Times New Roman" w:cs="Times New Roman"/>
          <w:noProof/>
          <w:sz w:val="24"/>
          <w:szCs w:val="24"/>
        </w:rPr>
        <w:t>Pratama et al.,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Oleh sebab itu perlindungan data menjadi prioritas utama untuk mencegah kebocoran atau pelanggaran privasi yang merugikan perusahaan. Penelitian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10.54066/jrime-itb.v1i3.461","ISSN":"2985-623X","abstract":"The purpose of this study is to find out how the influence, role, and progress of Artificial Intelligence in Auditing. The approach in this study uses a type of research in the form of a literature study with data collection methods in the form of library data that has been selected, searched and analyzed. Based on the research results, it is known that Artificial Intelligence has quite a significant influence on the positive and negative sides. Artificial Intelligence also provides a useful role in auditing developments in the present and in the future, although in practice Artificial Intelligence still has many weaknesses because auditing still requires an auditor's assessment.","author":[{"dropping-particle":"","family":"Shamaya","given":"Putri Veren","non-dropping-particle":"","parse-names":false,"suffix":""},{"dropping-particle":"","family":"Ashara","given":"Sabrina Nova","non-dropping-particle":"","parse-names":false,"suffix":""},{"dropping-particle":"","family":"Sofyan","given":"Achmad","non-dropping-particle":"","parse-names":false,"suffix":""},{"dropping-particle":"","family":"Aprillia","given":"Salsabila","non-dropping-particle":"","parse-names":false,"suffix":""},{"dropping-particle":"","family":"Leonica","given":"Arswarani","non-dropping-particle":"","parse-names":false,"suffix":""},{"dropping-particle":"","family":"Ratnawati","given":"Tri","non-dropping-particle":"","parse-names":false,"suffix":""}],"container-title":"JURNAL RISET MANAJEMEN DAN EKONOMI (JRIME)","id":"ITEM-1","issue":"3","issued":{"date-parts":[["2023","6","28"]]},"page":"255-267","publisher":"Institut Teknologi dan Bisnis Semarang","title":"Studi Literatur: Artificial Intelligence Dalam Audit","type":"article-journal","volume":"1"},"uris":["http://www.mendeley.com/documents/?uuid=1d27b75b-e559-3dd8-98ae-57daec8f6be8"]}],"mendeley":{"formattedCitation":"(Shamaya et al., 2023)","manualFormatting":"(Shamaya et al., 2023)","plainTextFormattedCitation":"(Shamaya et al., 2023)","previouslyFormattedCitation":"(Veren Putri Shamaya et al., 2023)"},"properties":{"noteIndex":0},"schema":"https://github.com/citation-style-language/schema/raw/master/csl-citation.json"}</w:instrText>
      </w:r>
      <w:r w:rsidRPr="0062624C">
        <w:rPr>
          <w:rFonts w:ascii="Times New Roman" w:hAnsi="Times New Roman" w:cs="Times New Roman"/>
          <w:sz w:val="24"/>
          <w:szCs w:val="24"/>
        </w:rPr>
        <w:fldChar w:fldCharType="separate"/>
      </w:r>
      <w:r w:rsidR="001005EF" w:rsidRPr="0062624C">
        <w:rPr>
          <w:rFonts w:ascii="Times New Roman" w:hAnsi="Times New Roman" w:cs="Times New Roman"/>
          <w:noProof/>
          <w:sz w:val="24"/>
          <w:szCs w:val="24"/>
        </w:rPr>
        <w:t>(</w:t>
      </w:r>
      <w:r w:rsidRPr="0062624C">
        <w:rPr>
          <w:rFonts w:ascii="Times New Roman" w:hAnsi="Times New Roman" w:cs="Times New Roman"/>
          <w:noProof/>
          <w:sz w:val="24"/>
          <w:szCs w:val="24"/>
        </w:rPr>
        <w:t>Shamaya et al., 2023)</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juga menyatakan adanya permasalahan yang muncul yaitu kurangnya kepercayaan publik terhadap hasil audit yang dihasilkan oleh AI serta munculnya pertanyaan apakah teknologi ini benar-benar mampu menjalankan tugas-tugas audit yang selama ini bergantung pada pertimbangan manusia seperti melakukan analisis resiko dan menilai aspek keberlanjutan perusahaan yang hingga kini masih menjadi bahan perbincangan.</w:t>
      </w:r>
    </w:p>
    <w:p w:rsidR="00893B5F" w:rsidRPr="0062624C" w:rsidRDefault="0012428F" w:rsidP="008C33F0">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Meskipun dorongan untuk memanfaatkan teknologi seperti AI terus dibicarakan di tingkat Nasional</w:t>
      </w:r>
      <w:r w:rsidR="00893B5F" w:rsidRPr="0062624C">
        <w:rPr>
          <w:rFonts w:ascii="Times New Roman" w:hAnsi="Times New Roman" w:cs="Times New Roman"/>
          <w:sz w:val="24"/>
          <w:szCs w:val="24"/>
        </w:rPr>
        <w:t xml:space="preserve"> serta Internasional</w:t>
      </w:r>
      <w:r w:rsidRPr="0062624C">
        <w:rPr>
          <w:rFonts w:ascii="Times New Roman" w:hAnsi="Times New Roman" w:cs="Times New Roman"/>
          <w:sz w:val="24"/>
          <w:szCs w:val="24"/>
        </w:rPr>
        <w:t>, pada tingkat lokal seperti di Kota Samarinda penerapan teknologi ini masih menghadapi berbagai tan</w:t>
      </w:r>
      <w:r w:rsidR="00CD6669" w:rsidRPr="0062624C">
        <w:rPr>
          <w:rFonts w:ascii="Times New Roman" w:hAnsi="Times New Roman" w:cs="Times New Roman"/>
          <w:sz w:val="24"/>
          <w:szCs w:val="24"/>
        </w:rPr>
        <w:t>tangan.</w:t>
      </w:r>
      <w:r w:rsidR="00893B5F" w:rsidRPr="0062624C">
        <w:rPr>
          <w:rFonts w:ascii="Times New Roman" w:hAnsi="Times New Roman" w:cs="Times New Roman"/>
          <w:sz w:val="24"/>
          <w:szCs w:val="24"/>
        </w:rPr>
        <w:t xml:space="preserve"> Teguh Widodo sebagai Kepala Biro Humas dan Kerjasama Internasional BPK menyatakan </w:t>
      </w:r>
      <w:r w:rsidR="00452E2B" w:rsidRPr="0062624C">
        <w:rPr>
          <w:rFonts w:ascii="Times New Roman" w:hAnsi="Times New Roman" w:cs="Times New Roman"/>
          <w:sz w:val="24"/>
          <w:szCs w:val="24"/>
        </w:rPr>
        <w:t>”Masukan terkait isu digital dalam konteks audit, diantaranya yaitu perlunya audit atas kelola TI (teknologi informasi) dalam organisasi PBB, penguatan pendekatan audit atas operasi TI yang dialihdayakan (</w:t>
      </w:r>
      <w:r w:rsidR="00452E2B" w:rsidRPr="0062624C">
        <w:rPr>
          <w:rFonts w:ascii="Times New Roman" w:hAnsi="Times New Roman" w:cs="Times New Roman"/>
          <w:i/>
          <w:sz w:val="24"/>
          <w:szCs w:val="24"/>
        </w:rPr>
        <w:t>outsourced</w:t>
      </w:r>
      <w:r w:rsidR="00452E2B" w:rsidRPr="0062624C">
        <w:rPr>
          <w:rFonts w:ascii="Times New Roman" w:hAnsi="Times New Roman" w:cs="Times New Roman"/>
          <w:sz w:val="24"/>
          <w:szCs w:val="24"/>
        </w:rPr>
        <w:t xml:space="preserve">), serta eksplorasi lebih lanjut </w:t>
      </w:r>
      <w:r w:rsidR="00893B5F" w:rsidRPr="0062624C">
        <w:rPr>
          <w:rFonts w:ascii="Times New Roman" w:hAnsi="Times New Roman" w:cs="Times New Roman"/>
          <w:sz w:val="24"/>
          <w:szCs w:val="24"/>
        </w:rPr>
        <w:t xml:space="preserve">atas pemanfaatan </w:t>
      </w:r>
      <w:r w:rsidR="00893B5F" w:rsidRPr="0062624C">
        <w:rPr>
          <w:rFonts w:ascii="Times New Roman" w:hAnsi="Times New Roman" w:cs="Times New Roman"/>
          <w:i/>
          <w:sz w:val="24"/>
          <w:szCs w:val="24"/>
        </w:rPr>
        <w:t>big data analytics</w:t>
      </w:r>
      <w:r w:rsidR="00893B5F" w:rsidRPr="0062624C">
        <w:rPr>
          <w:rFonts w:ascii="Times New Roman" w:hAnsi="Times New Roman" w:cs="Times New Roman"/>
          <w:sz w:val="24"/>
          <w:szCs w:val="24"/>
        </w:rPr>
        <w:t xml:space="preserve"> (BDA) dan </w:t>
      </w:r>
      <w:r w:rsidR="00893B5F" w:rsidRPr="0062624C">
        <w:rPr>
          <w:rFonts w:ascii="Times New Roman" w:hAnsi="Times New Roman" w:cs="Times New Roman"/>
          <w:i/>
          <w:sz w:val="24"/>
          <w:szCs w:val="24"/>
        </w:rPr>
        <w:t>artificial intelligence</w:t>
      </w:r>
      <w:r w:rsidR="00893B5F" w:rsidRPr="0062624C">
        <w:rPr>
          <w:rFonts w:ascii="Times New Roman" w:hAnsi="Times New Roman" w:cs="Times New Roman"/>
          <w:sz w:val="24"/>
          <w:szCs w:val="24"/>
        </w:rPr>
        <w:t xml:space="preserve">” </w:t>
      </w:r>
      <w:r w:rsidR="00893B5F"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URL":"https://www.neraca.co.id/article/211202/bpk-ungkap-pemanfaatan-bda-dan-ai-diperlukan-demi-efisiensi-audit-pbb","accessed":{"date-parts":[["2025","6","19"]]},"author":[{"dropping-particle":"","family":"Baihaqi","given":"Bari","non-dropping-particle":"","parse-names":false,"suffix":""}],"container-title":"Harian Ekonomi Neraca","id":"ITEM-1","issued":{"date-parts":[["2024","12","13"]]},"title":"BPK Ungkap Pemanfaatan BDA dan AI Diperlukan Demi Efisiensi Audit PBB","type":"webpage"},"uris":["http://www.mendeley.com/documents/?uuid=4808b86d-5096-3aea-bc6a-683bfff67abe"]}],"mendeley":{"formattedCitation":"(Baihaqi, 2024)","manualFormatting":"(Harian Ekonomi Neraca, 2024)","plainTextFormattedCitation":"(Baihaqi, 2024)","previouslyFormattedCitation":"(Baihaqi, 2024)"},"properties":{"noteIndex":0},"schema":"https://github.com/citation-style-language/schema/raw/master/csl-citation.json"}</w:instrText>
      </w:r>
      <w:r w:rsidR="00893B5F" w:rsidRPr="0062624C">
        <w:rPr>
          <w:rFonts w:ascii="Times New Roman" w:hAnsi="Times New Roman" w:cs="Times New Roman"/>
          <w:sz w:val="24"/>
          <w:szCs w:val="24"/>
        </w:rPr>
        <w:fldChar w:fldCharType="separate"/>
      </w:r>
      <w:r w:rsidR="00893B5F" w:rsidRPr="0062624C">
        <w:rPr>
          <w:rFonts w:ascii="Times New Roman" w:hAnsi="Times New Roman" w:cs="Times New Roman"/>
          <w:noProof/>
          <w:sz w:val="24"/>
          <w:szCs w:val="24"/>
        </w:rPr>
        <w:t>(Harian Ekonomi Neraca, 2024)</w:t>
      </w:r>
      <w:r w:rsidR="00893B5F" w:rsidRPr="0062624C">
        <w:rPr>
          <w:rFonts w:ascii="Times New Roman" w:hAnsi="Times New Roman" w:cs="Times New Roman"/>
          <w:sz w:val="24"/>
          <w:szCs w:val="24"/>
        </w:rPr>
        <w:fldChar w:fldCharType="end"/>
      </w:r>
      <w:r w:rsidR="00893B5F" w:rsidRPr="0062624C">
        <w:rPr>
          <w:rFonts w:ascii="Times New Roman" w:hAnsi="Times New Roman" w:cs="Times New Roman"/>
          <w:sz w:val="24"/>
          <w:szCs w:val="24"/>
        </w:rPr>
        <w:t xml:space="preserve"> </w:t>
      </w:r>
      <w:r w:rsidR="003C18B1" w:rsidRPr="0062624C">
        <w:rPr>
          <w:rFonts w:ascii="Times New Roman" w:hAnsi="Times New Roman" w:cs="Times New Roman"/>
          <w:sz w:val="24"/>
          <w:szCs w:val="24"/>
        </w:rPr>
        <w:t xml:space="preserve">. </w:t>
      </w:r>
    </w:p>
    <w:p w:rsidR="0012428F" w:rsidRPr="0062624C" w:rsidRDefault="00C84E7B" w:rsidP="008C33F0">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Kantor Badan Pemeriksa</w:t>
      </w:r>
      <w:r w:rsidR="0012428F" w:rsidRPr="0062624C">
        <w:rPr>
          <w:rFonts w:ascii="Times New Roman" w:hAnsi="Times New Roman" w:cs="Times New Roman"/>
          <w:sz w:val="24"/>
          <w:szCs w:val="24"/>
        </w:rPr>
        <w:t xml:space="preserve"> Keuangan telah mulai mengadopsi teknologi berbasis AI dalam proses audit mereka, namun beberapa masih mengandalkan metode konvensional. Fenomena ini menimbulkan pertanyaan sejauh mana efektivitas penerapan AI telah dirasakan oleh</w:t>
      </w:r>
      <w:r w:rsidR="001005EF" w:rsidRPr="0062624C">
        <w:rPr>
          <w:rFonts w:ascii="Times New Roman" w:hAnsi="Times New Roman" w:cs="Times New Roman"/>
          <w:sz w:val="24"/>
          <w:szCs w:val="24"/>
        </w:rPr>
        <w:t xml:space="preserve"> </w:t>
      </w:r>
      <w:r w:rsidR="00CD6669" w:rsidRPr="0062624C">
        <w:rPr>
          <w:rFonts w:ascii="Times New Roman" w:hAnsi="Times New Roman" w:cs="Times New Roman"/>
          <w:sz w:val="24"/>
          <w:szCs w:val="24"/>
        </w:rPr>
        <w:t>para auditor di BPK Perwakilan</w:t>
      </w:r>
      <w:r w:rsidR="001005EF" w:rsidRPr="0062624C">
        <w:rPr>
          <w:rFonts w:ascii="Times New Roman" w:hAnsi="Times New Roman" w:cs="Times New Roman"/>
          <w:sz w:val="24"/>
          <w:szCs w:val="24"/>
        </w:rPr>
        <w:t xml:space="preserve"> Provinsi </w:t>
      </w:r>
      <w:r w:rsidR="001005EF" w:rsidRPr="0062624C">
        <w:rPr>
          <w:rFonts w:ascii="Times New Roman" w:hAnsi="Times New Roman" w:cs="Times New Roman"/>
          <w:sz w:val="24"/>
          <w:szCs w:val="24"/>
        </w:rPr>
        <w:lastRenderedPageBreak/>
        <w:t>Kalimanta</w:t>
      </w:r>
      <w:r w:rsidR="00DE1BD3" w:rsidRPr="0062624C">
        <w:rPr>
          <w:rFonts w:ascii="Times New Roman" w:hAnsi="Times New Roman" w:cs="Times New Roman"/>
          <w:sz w:val="24"/>
          <w:szCs w:val="24"/>
        </w:rPr>
        <w:t xml:space="preserve">n </w:t>
      </w:r>
      <w:r w:rsidR="001005EF" w:rsidRPr="0062624C">
        <w:rPr>
          <w:rFonts w:ascii="Times New Roman" w:hAnsi="Times New Roman" w:cs="Times New Roman"/>
          <w:sz w:val="24"/>
          <w:szCs w:val="24"/>
        </w:rPr>
        <w:t>Timur</w:t>
      </w:r>
      <w:r w:rsidR="0012428F" w:rsidRPr="0062624C">
        <w:rPr>
          <w:rFonts w:ascii="Times New Roman" w:hAnsi="Times New Roman" w:cs="Times New Roman"/>
          <w:sz w:val="24"/>
          <w:szCs w:val="24"/>
        </w:rPr>
        <w:t>, serta bagaimana persepsi mereka terhadap penggunaan teknologi tersebut dalam mendukung kualitas dan efisiensi audit.</w:t>
      </w:r>
    </w:p>
    <w:p w:rsidR="00412239" w:rsidRPr="0062624C" w:rsidRDefault="00E72B41" w:rsidP="005B3A86">
      <w:pPr>
        <w:spacing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P</w:t>
      </w:r>
      <w:r w:rsidR="0012428F" w:rsidRPr="0062624C">
        <w:rPr>
          <w:rFonts w:ascii="Times New Roman" w:hAnsi="Times New Roman" w:cs="Times New Roman"/>
          <w:sz w:val="24"/>
          <w:szCs w:val="24"/>
        </w:rPr>
        <w:t xml:space="preserve">enelitian ini bertujuan untuk mengeksplorasi persepsi auditor terhadap efektivitas penggunaan </w:t>
      </w:r>
      <w:r w:rsidR="0012428F" w:rsidRPr="0062624C">
        <w:rPr>
          <w:rFonts w:ascii="Times New Roman" w:hAnsi="Times New Roman" w:cs="Times New Roman"/>
          <w:i/>
          <w:sz w:val="24"/>
          <w:szCs w:val="24"/>
        </w:rPr>
        <w:t>Artificial Intelligence</w:t>
      </w:r>
      <w:r w:rsidR="0012428F" w:rsidRPr="0062624C">
        <w:rPr>
          <w:rFonts w:ascii="Times New Roman" w:hAnsi="Times New Roman" w:cs="Times New Roman"/>
          <w:sz w:val="24"/>
          <w:szCs w:val="24"/>
        </w:rPr>
        <w:t xml:space="preserve"> dalam proses audit, khususny</w:t>
      </w:r>
      <w:r w:rsidR="00CD6669" w:rsidRPr="0062624C">
        <w:rPr>
          <w:rFonts w:ascii="Times New Roman" w:hAnsi="Times New Roman" w:cs="Times New Roman"/>
          <w:sz w:val="24"/>
          <w:szCs w:val="24"/>
        </w:rPr>
        <w:t>a pada Kantor</w:t>
      </w:r>
      <w:r w:rsidRPr="0062624C">
        <w:rPr>
          <w:rFonts w:ascii="Times New Roman" w:hAnsi="Times New Roman" w:cs="Times New Roman"/>
          <w:sz w:val="24"/>
          <w:szCs w:val="24"/>
        </w:rPr>
        <w:t xml:space="preserve"> </w:t>
      </w:r>
      <w:r w:rsidR="00CD6669" w:rsidRPr="0062624C">
        <w:rPr>
          <w:rFonts w:ascii="Times New Roman" w:hAnsi="Times New Roman" w:cs="Times New Roman"/>
          <w:sz w:val="24"/>
          <w:szCs w:val="24"/>
        </w:rPr>
        <w:t>BPK Perwakilan Kalimantan Timur</w:t>
      </w:r>
      <w:r w:rsidR="0012428F" w:rsidRPr="0062624C">
        <w:rPr>
          <w:rFonts w:ascii="Times New Roman" w:hAnsi="Times New Roman" w:cs="Times New Roman"/>
          <w:sz w:val="24"/>
          <w:szCs w:val="24"/>
        </w:rPr>
        <w:t xml:space="preserve">. Penelitian ini </w:t>
      </w:r>
      <w:proofErr w:type="gramStart"/>
      <w:r w:rsidR="0012428F" w:rsidRPr="0062624C">
        <w:rPr>
          <w:rFonts w:ascii="Times New Roman" w:hAnsi="Times New Roman" w:cs="Times New Roman"/>
          <w:sz w:val="24"/>
          <w:szCs w:val="24"/>
        </w:rPr>
        <w:t>akan</w:t>
      </w:r>
      <w:proofErr w:type="gramEnd"/>
      <w:r w:rsidR="0012428F" w:rsidRPr="0062624C">
        <w:rPr>
          <w:rFonts w:ascii="Times New Roman" w:hAnsi="Times New Roman" w:cs="Times New Roman"/>
          <w:sz w:val="24"/>
          <w:szCs w:val="24"/>
        </w:rPr>
        <w:t xml:space="preserve"> menjawab sejauh mana teknologi AI telah diterima, diterapkan, dan dirasakan manfaatnya oleh auditor dalam meningkatkan efisiensi dan kualitas proses audit serta menganalisis apakah AI</w:t>
      </w:r>
      <w:r w:rsidR="00CD6669" w:rsidRPr="0062624C">
        <w:rPr>
          <w:rFonts w:ascii="Times New Roman" w:hAnsi="Times New Roman" w:cs="Times New Roman"/>
          <w:sz w:val="24"/>
          <w:szCs w:val="24"/>
        </w:rPr>
        <w:t xml:space="preserve"> dia</w:t>
      </w:r>
      <w:r w:rsidR="0012428F" w:rsidRPr="0062624C">
        <w:rPr>
          <w:rFonts w:ascii="Times New Roman" w:hAnsi="Times New Roman" w:cs="Times New Roman"/>
          <w:sz w:val="24"/>
          <w:szCs w:val="24"/>
        </w:rPr>
        <w:t>n</w:t>
      </w:r>
      <w:r w:rsidR="00CD6669" w:rsidRPr="0062624C">
        <w:rPr>
          <w:rFonts w:ascii="Times New Roman" w:hAnsi="Times New Roman" w:cs="Times New Roman"/>
          <w:sz w:val="24"/>
          <w:szCs w:val="24"/>
        </w:rPr>
        <w:t>g</w:t>
      </w:r>
      <w:r w:rsidR="0012428F" w:rsidRPr="0062624C">
        <w:rPr>
          <w:rFonts w:ascii="Times New Roman" w:hAnsi="Times New Roman" w:cs="Times New Roman"/>
          <w:sz w:val="24"/>
          <w:szCs w:val="24"/>
        </w:rPr>
        <w:t>gap efekttif dan relevan dalam konteks kerja mereka. Hasil penelitian ini diharapkan dapat memberikan wawasan dan gambaran mengenai efektivitas penggunaan AI dalam pr</w:t>
      </w:r>
      <w:r w:rsidR="00CD6669" w:rsidRPr="0062624C">
        <w:rPr>
          <w:rFonts w:ascii="Times New Roman" w:hAnsi="Times New Roman" w:cs="Times New Roman"/>
          <w:sz w:val="24"/>
          <w:szCs w:val="24"/>
        </w:rPr>
        <w:t>oses audit pada BPK Perwakilan Provinsi Kalimantan Timur</w:t>
      </w:r>
      <w:r w:rsidR="0012428F" w:rsidRPr="0062624C">
        <w:rPr>
          <w:rFonts w:ascii="Times New Roman" w:hAnsi="Times New Roman" w:cs="Times New Roman"/>
          <w:sz w:val="24"/>
          <w:szCs w:val="24"/>
        </w:rPr>
        <w:t xml:space="preserve"> dalam menghadapi perkembangan teknologi yang canggih. </w:t>
      </w:r>
    </w:p>
    <w:p w:rsidR="004A1527" w:rsidRPr="0062624C" w:rsidRDefault="00637B31" w:rsidP="00F76836">
      <w:pPr>
        <w:pStyle w:val="Heading2"/>
        <w:spacing w:line="480" w:lineRule="auto"/>
        <w:jc w:val="both"/>
        <w:rPr>
          <w:rFonts w:cs="Times New Roman"/>
          <w:szCs w:val="24"/>
        </w:rPr>
      </w:pPr>
      <w:bookmarkStart w:id="13" w:name="_Toc201207525"/>
      <w:bookmarkStart w:id="14" w:name="_Toc201210000"/>
      <w:r w:rsidRPr="0062624C">
        <w:rPr>
          <w:rFonts w:cs="Times New Roman"/>
          <w:szCs w:val="24"/>
        </w:rPr>
        <w:t xml:space="preserve">1.2 </w:t>
      </w:r>
      <w:r w:rsidR="00A17A34" w:rsidRPr="0062624C">
        <w:rPr>
          <w:rFonts w:cs="Times New Roman"/>
          <w:szCs w:val="24"/>
        </w:rPr>
        <w:t>Rumusan Masala</w:t>
      </w:r>
      <w:bookmarkStart w:id="15" w:name="_Toc197980500"/>
      <w:r w:rsidR="004A1527" w:rsidRPr="0062624C">
        <w:rPr>
          <w:rFonts w:cs="Times New Roman"/>
          <w:szCs w:val="24"/>
        </w:rPr>
        <w:t>h</w:t>
      </w:r>
      <w:bookmarkEnd w:id="13"/>
      <w:bookmarkEnd w:id="14"/>
    </w:p>
    <w:p w:rsidR="007E51AD" w:rsidRPr="0062624C" w:rsidRDefault="007E51AD" w:rsidP="00F76836">
      <w:pPr>
        <w:spacing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Berdasarkan latar belakang dalam penelitian ini, maka peneliti merumuskan masalah penelitian sebagai berikut</w:t>
      </w:r>
      <w:proofErr w:type="gramStart"/>
      <w:r w:rsidRPr="0062624C">
        <w:rPr>
          <w:rFonts w:ascii="Times New Roman" w:hAnsi="Times New Roman" w:cs="Times New Roman"/>
          <w:sz w:val="24"/>
          <w:szCs w:val="24"/>
        </w:rPr>
        <w:t>:</w:t>
      </w:r>
      <w:bookmarkEnd w:id="15"/>
      <w:proofErr w:type="gramEnd"/>
      <w:r w:rsidR="004A1527" w:rsidRPr="0062624C">
        <w:rPr>
          <w:rFonts w:ascii="Times New Roman" w:hAnsi="Times New Roman" w:cs="Times New Roman"/>
          <w:sz w:val="24"/>
          <w:szCs w:val="24"/>
        </w:rPr>
        <w:br/>
      </w:r>
      <w:r w:rsidR="005877D6" w:rsidRPr="0062624C">
        <w:rPr>
          <w:rFonts w:ascii="Times New Roman" w:hAnsi="Times New Roman" w:cs="Times New Roman"/>
          <w:sz w:val="24"/>
          <w:szCs w:val="24"/>
        </w:rPr>
        <w:t xml:space="preserve">Bagaimana persepsi auditor terhadap efektivitas penggunaan </w:t>
      </w:r>
      <w:r w:rsidR="005877D6" w:rsidRPr="0062624C">
        <w:rPr>
          <w:rFonts w:ascii="Times New Roman" w:hAnsi="Times New Roman" w:cs="Times New Roman"/>
          <w:i/>
          <w:sz w:val="24"/>
          <w:szCs w:val="24"/>
        </w:rPr>
        <w:t xml:space="preserve">Artficial Intelligence </w:t>
      </w:r>
      <w:r w:rsidR="005877D6" w:rsidRPr="0062624C">
        <w:rPr>
          <w:rFonts w:ascii="Times New Roman" w:hAnsi="Times New Roman" w:cs="Times New Roman"/>
          <w:sz w:val="24"/>
          <w:szCs w:val="24"/>
        </w:rPr>
        <w:t>(AI) dalam proses audit</w:t>
      </w:r>
      <w:r w:rsidR="00AC39AF" w:rsidRPr="0062624C">
        <w:rPr>
          <w:rFonts w:ascii="Times New Roman" w:hAnsi="Times New Roman" w:cs="Times New Roman"/>
          <w:sz w:val="24"/>
          <w:szCs w:val="24"/>
        </w:rPr>
        <w:t>?</w:t>
      </w:r>
    </w:p>
    <w:p w:rsidR="005877D6" w:rsidRPr="0062624C" w:rsidRDefault="00A17A34" w:rsidP="00F76836">
      <w:pPr>
        <w:pStyle w:val="Heading2"/>
        <w:spacing w:line="480" w:lineRule="auto"/>
        <w:jc w:val="both"/>
        <w:rPr>
          <w:rFonts w:cs="Times New Roman"/>
          <w:szCs w:val="24"/>
        </w:rPr>
      </w:pPr>
      <w:bookmarkStart w:id="16" w:name="_Toc201207526"/>
      <w:bookmarkStart w:id="17" w:name="_Toc201210001"/>
      <w:r w:rsidRPr="0062624C">
        <w:rPr>
          <w:rFonts w:cs="Times New Roman"/>
        </w:rPr>
        <w:t>1.</w:t>
      </w:r>
      <w:r w:rsidRPr="0062624C">
        <w:rPr>
          <w:rFonts w:cs="Times New Roman"/>
          <w:szCs w:val="24"/>
        </w:rPr>
        <w:t>3 Tujuan Penelitian</w:t>
      </w:r>
      <w:bookmarkEnd w:id="16"/>
      <w:bookmarkEnd w:id="17"/>
    </w:p>
    <w:p w:rsidR="005877D6" w:rsidRPr="0062624C" w:rsidRDefault="009B62B0" w:rsidP="00F76836">
      <w:pPr>
        <w:pStyle w:val="ListParagraph"/>
        <w:numPr>
          <w:ilvl w:val="0"/>
          <w:numId w:val="4"/>
        </w:numPr>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Untuk memahami</w:t>
      </w:r>
      <w:r w:rsidR="005877D6" w:rsidRPr="0062624C">
        <w:rPr>
          <w:rFonts w:ascii="Times New Roman" w:hAnsi="Times New Roman" w:cs="Times New Roman"/>
          <w:sz w:val="24"/>
          <w:szCs w:val="24"/>
        </w:rPr>
        <w:t xml:space="preserve"> persepsi auditor terhadap efektivitas penggunaan AI dalam proses audit</w:t>
      </w:r>
      <w:r w:rsidR="00CD6669" w:rsidRPr="0062624C">
        <w:rPr>
          <w:rFonts w:ascii="Times New Roman" w:hAnsi="Times New Roman" w:cs="Times New Roman"/>
          <w:sz w:val="24"/>
          <w:szCs w:val="24"/>
        </w:rPr>
        <w:t>.</w:t>
      </w:r>
    </w:p>
    <w:p w:rsidR="005877D6" w:rsidRPr="0062624C" w:rsidRDefault="009B62B0" w:rsidP="00F76836">
      <w:pPr>
        <w:pStyle w:val="ListParagraph"/>
        <w:numPr>
          <w:ilvl w:val="0"/>
          <w:numId w:val="4"/>
        </w:numPr>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Untuk memahami</w:t>
      </w:r>
      <w:r w:rsidR="00AC39AF" w:rsidRPr="0062624C">
        <w:rPr>
          <w:rFonts w:ascii="Times New Roman" w:hAnsi="Times New Roman" w:cs="Times New Roman"/>
          <w:sz w:val="24"/>
          <w:szCs w:val="24"/>
        </w:rPr>
        <w:t xml:space="preserve"> apakah ada tantangan/hambatan pada penggunaan AI dalam proses audit</w:t>
      </w:r>
      <w:r w:rsidR="005877D6" w:rsidRPr="0062624C">
        <w:rPr>
          <w:rFonts w:ascii="Times New Roman" w:hAnsi="Times New Roman" w:cs="Times New Roman"/>
          <w:sz w:val="24"/>
          <w:szCs w:val="24"/>
        </w:rPr>
        <w:t>.</w:t>
      </w:r>
    </w:p>
    <w:p w:rsidR="00A17A34" w:rsidRPr="0062624C" w:rsidRDefault="00A17A34" w:rsidP="00F76836">
      <w:pPr>
        <w:pStyle w:val="Heading2"/>
        <w:spacing w:line="480" w:lineRule="auto"/>
        <w:jc w:val="both"/>
        <w:rPr>
          <w:rFonts w:cs="Times New Roman"/>
        </w:rPr>
      </w:pPr>
      <w:bookmarkStart w:id="18" w:name="_Toc201207527"/>
      <w:bookmarkStart w:id="19" w:name="_Toc201210002"/>
      <w:r w:rsidRPr="0062624C">
        <w:rPr>
          <w:rFonts w:cs="Times New Roman"/>
        </w:rPr>
        <w:lastRenderedPageBreak/>
        <w:t>1.4 Manfaat Penelitian</w:t>
      </w:r>
      <w:bookmarkEnd w:id="18"/>
      <w:bookmarkEnd w:id="19"/>
    </w:p>
    <w:p w:rsidR="005877D6" w:rsidRPr="0062624C" w:rsidRDefault="005877D6" w:rsidP="00F76836">
      <w:pPr>
        <w:pStyle w:val="ListParagraph"/>
        <w:numPr>
          <w:ilvl w:val="0"/>
          <w:numId w:val="5"/>
        </w:numPr>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Manfaat Teoritis</w:t>
      </w:r>
    </w:p>
    <w:p w:rsidR="005877D6" w:rsidRPr="0062624C" w:rsidRDefault="00AC39AF" w:rsidP="00F76836">
      <w:pPr>
        <w:pStyle w:val="ListParagraph"/>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Secara teoritis p</w:t>
      </w:r>
      <w:r w:rsidR="005877D6" w:rsidRPr="0062624C">
        <w:rPr>
          <w:rFonts w:ascii="Times New Roman" w:hAnsi="Times New Roman" w:cs="Times New Roman"/>
          <w:sz w:val="24"/>
          <w:szCs w:val="24"/>
        </w:rPr>
        <w:t xml:space="preserve">enelitian ini dapat menambah wawasan akademis mengenai persepsi auditor terhadap penggunaan </w:t>
      </w:r>
      <w:r w:rsidR="005877D6" w:rsidRPr="0062624C">
        <w:rPr>
          <w:rFonts w:ascii="Times New Roman" w:hAnsi="Times New Roman" w:cs="Times New Roman"/>
          <w:i/>
          <w:sz w:val="24"/>
          <w:szCs w:val="24"/>
        </w:rPr>
        <w:t>Artificial Intelligence</w:t>
      </w:r>
      <w:r w:rsidR="005877D6" w:rsidRPr="0062624C">
        <w:rPr>
          <w:rFonts w:ascii="Times New Roman" w:hAnsi="Times New Roman" w:cs="Times New Roman"/>
          <w:sz w:val="24"/>
          <w:szCs w:val="24"/>
        </w:rPr>
        <w:t xml:space="preserve"> (AI)</w:t>
      </w:r>
      <w:r w:rsidR="005877D6" w:rsidRPr="0062624C">
        <w:rPr>
          <w:rFonts w:ascii="Times New Roman" w:hAnsi="Times New Roman" w:cs="Times New Roman"/>
          <w:i/>
          <w:sz w:val="24"/>
          <w:szCs w:val="24"/>
        </w:rPr>
        <w:t xml:space="preserve"> </w:t>
      </w:r>
      <w:r w:rsidRPr="0062624C">
        <w:rPr>
          <w:rFonts w:ascii="Times New Roman" w:hAnsi="Times New Roman" w:cs="Times New Roman"/>
          <w:sz w:val="24"/>
          <w:szCs w:val="24"/>
        </w:rPr>
        <w:t>dalam proses audit serta menjadi referensi bagi pengambil kebijakan dalam merumuskan pelatihan, regulasi, atau kebijakan terkait penguatan kompetensi auditor dalam era digital berbasis AI.</w:t>
      </w:r>
    </w:p>
    <w:p w:rsidR="005877D6" w:rsidRPr="0062624C" w:rsidRDefault="005877D6" w:rsidP="00F76836">
      <w:pPr>
        <w:pStyle w:val="ListParagraph"/>
        <w:numPr>
          <w:ilvl w:val="0"/>
          <w:numId w:val="5"/>
        </w:numPr>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Manfaat Praktis</w:t>
      </w:r>
    </w:p>
    <w:p w:rsidR="00D2347D" w:rsidRPr="0062624C" w:rsidRDefault="00AC39AF" w:rsidP="00412239">
      <w:pPr>
        <w:pStyle w:val="ListParagraph"/>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Secara praktisi penelitian ini dapat memberikan gambaran secara praktis bagi auditor dan Badan Pemeriksa Keuangan (BPK) mengenai efektivitas dan tantangan penerapan AI dalam proses audit.</w:t>
      </w:r>
    </w:p>
    <w:p w:rsidR="005B3A86" w:rsidRPr="0062624C" w:rsidRDefault="005B3A86" w:rsidP="00412239">
      <w:pPr>
        <w:pStyle w:val="ListParagraph"/>
        <w:spacing w:line="480" w:lineRule="auto"/>
        <w:jc w:val="both"/>
        <w:rPr>
          <w:rFonts w:ascii="Times New Roman" w:hAnsi="Times New Roman" w:cs="Times New Roman"/>
          <w:sz w:val="24"/>
          <w:szCs w:val="24"/>
        </w:rPr>
      </w:pPr>
    </w:p>
    <w:p w:rsidR="005B3A86" w:rsidRPr="0062624C" w:rsidRDefault="005B3A86">
      <w:pPr>
        <w:rPr>
          <w:rFonts w:ascii="Times New Roman" w:eastAsiaTheme="majorEastAsia" w:hAnsi="Times New Roman" w:cs="Times New Roman"/>
          <w:b/>
          <w:color w:val="000000" w:themeColor="text1"/>
          <w:sz w:val="24"/>
          <w:szCs w:val="32"/>
        </w:rPr>
      </w:pPr>
      <w:r w:rsidRPr="0062624C">
        <w:rPr>
          <w:rFonts w:ascii="Times New Roman" w:hAnsi="Times New Roman" w:cs="Times New Roman"/>
        </w:rPr>
        <w:br w:type="page"/>
      </w:r>
    </w:p>
    <w:p w:rsidR="000B2A3D" w:rsidRPr="0062624C" w:rsidRDefault="000B2A3D" w:rsidP="00104F67">
      <w:pPr>
        <w:pStyle w:val="Heading1"/>
        <w:spacing w:line="480" w:lineRule="auto"/>
        <w:rPr>
          <w:rFonts w:cs="Times New Roman"/>
        </w:rPr>
        <w:sectPr w:rsidR="000B2A3D" w:rsidRPr="0062624C" w:rsidSect="00AA45A9">
          <w:headerReference w:type="default" r:id="rId14"/>
          <w:footerReference w:type="default" r:id="rId15"/>
          <w:footerReference w:type="first" r:id="rId16"/>
          <w:pgSz w:w="12240" w:h="15840"/>
          <w:pgMar w:top="2268" w:right="1701" w:bottom="1701" w:left="2268" w:header="709" w:footer="709" w:gutter="0"/>
          <w:pgNumType w:start="1"/>
          <w:cols w:space="708"/>
          <w:titlePg/>
          <w:docGrid w:linePitch="360"/>
        </w:sectPr>
      </w:pPr>
      <w:bookmarkStart w:id="20" w:name="_Toc201207528"/>
    </w:p>
    <w:p w:rsidR="00D2347D" w:rsidRPr="0062624C" w:rsidRDefault="00D2347D" w:rsidP="00104F67">
      <w:pPr>
        <w:pStyle w:val="Heading1"/>
        <w:spacing w:line="480" w:lineRule="auto"/>
        <w:rPr>
          <w:rFonts w:cs="Times New Roman"/>
        </w:rPr>
      </w:pPr>
      <w:bookmarkStart w:id="21" w:name="_Toc201210003"/>
      <w:r w:rsidRPr="0062624C">
        <w:rPr>
          <w:rFonts w:cs="Times New Roman"/>
        </w:rPr>
        <w:lastRenderedPageBreak/>
        <w:t>BAB II</w:t>
      </w:r>
      <w:r w:rsidRPr="0062624C">
        <w:rPr>
          <w:rFonts w:cs="Times New Roman"/>
        </w:rPr>
        <w:br/>
        <w:t>TINJAUAN PUSTAKA</w:t>
      </w:r>
      <w:bookmarkEnd w:id="20"/>
      <w:bookmarkEnd w:id="21"/>
    </w:p>
    <w:p w:rsidR="008806C1" w:rsidRPr="0062624C" w:rsidRDefault="00CD6669" w:rsidP="008806C1">
      <w:pPr>
        <w:pStyle w:val="Heading2"/>
        <w:spacing w:line="480" w:lineRule="auto"/>
        <w:jc w:val="both"/>
        <w:rPr>
          <w:rFonts w:cs="Times New Roman"/>
        </w:rPr>
      </w:pPr>
      <w:bookmarkStart w:id="22" w:name="_Toc201207529"/>
      <w:bookmarkStart w:id="23" w:name="_Toc201210004"/>
      <w:r w:rsidRPr="0062624C">
        <w:rPr>
          <w:rFonts w:cs="Times New Roman"/>
        </w:rPr>
        <w:t xml:space="preserve">2.1 </w:t>
      </w:r>
      <w:r w:rsidR="00C10CCC" w:rsidRPr="0062624C">
        <w:rPr>
          <w:rFonts w:cs="Times New Roman"/>
          <w:i/>
        </w:rPr>
        <w:t xml:space="preserve">Technology Acceptence Model </w:t>
      </w:r>
      <w:r w:rsidR="00C10CCC" w:rsidRPr="0062624C">
        <w:rPr>
          <w:rFonts w:cs="Times New Roman"/>
        </w:rPr>
        <w:t>(TAM)</w:t>
      </w:r>
      <w:bookmarkEnd w:id="22"/>
      <w:bookmarkEnd w:id="23"/>
    </w:p>
    <w:p w:rsidR="008806C1" w:rsidRPr="0062624C" w:rsidRDefault="00C10CCC" w:rsidP="008806C1">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i/>
          <w:sz w:val="24"/>
          <w:szCs w:val="24"/>
        </w:rPr>
        <w:t xml:space="preserve">Technology Acceptence Model </w:t>
      </w:r>
      <w:r w:rsidRPr="0062624C">
        <w:rPr>
          <w:rFonts w:ascii="Times New Roman" w:hAnsi="Times New Roman" w:cs="Times New Roman"/>
          <w:sz w:val="24"/>
          <w:szCs w:val="24"/>
        </w:rPr>
        <w:t xml:space="preserve">(TAM) pertama kali diperkenalkan oleh Davis </w:t>
      </w:r>
      <w:r w:rsidR="006079EC" w:rsidRPr="0062624C">
        <w:rPr>
          <w:rFonts w:ascii="Times New Roman" w:hAnsi="Times New Roman" w:cs="Times New Roman"/>
          <w:sz w:val="24"/>
          <w:szCs w:val="24"/>
        </w:rPr>
        <w:t xml:space="preserve">pada tahun 1986 sebagai pengembangan dari </w:t>
      </w:r>
      <w:r w:rsidR="006079EC" w:rsidRPr="0062624C">
        <w:rPr>
          <w:rFonts w:ascii="Times New Roman" w:hAnsi="Times New Roman" w:cs="Times New Roman"/>
          <w:i/>
          <w:sz w:val="24"/>
          <w:szCs w:val="24"/>
        </w:rPr>
        <w:t xml:space="preserve">Theory of Reasoned Action </w:t>
      </w:r>
      <w:r w:rsidR="006079EC" w:rsidRPr="0062624C">
        <w:rPr>
          <w:rFonts w:ascii="Times New Roman" w:hAnsi="Times New Roman" w:cs="Times New Roman"/>
          <w:sz w:val="24"/>
          <w:szCs w:val="24"/>
        </w:rPr>
        <w:t xml:space="preserve">(TRA) yang dikemukakan oleh Ajzen dan Fishbein pada tahun 1980. TAM menawarkan kerangka konseptual yang penting untuk memahami bagaimana seseorang menerima dan merespons kehadiran teknologi atau sistem informasi. Model ini bertujuan untuk mengidentifikasi faktor-faktor yang memengaruhi keputusan individu dalam memgadopsi teknologi, serta menjelaskan hubungan antara penggunaan teknologi dengan perilaku pengguna. Pendekatan perilaku TAM telah menjadi fondasi utama dalam studi adopsi teknologi informasi yang memungkinka analisis dan prediksi yang lebih komprehensif </w:t>
      </w:r>
      <w:r w:rsidR="006079EC"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29303/akurasi.v7i1.488","ISSN":"2685-1059","author":[{"dropping-particle":"","family":"Mawlidy","given":"Ervian","non-dropping-particle":"","parse-names":false,"suffix":""},{"dropping-particle":"","family":"Primasatya","given":"Rieswandha","non-dropping-particle":"","parse-names":false,"suffix":""},{"dropping-particle":"","family":"Lorensa","given":"Like","non-dropping-particle":"","parse-names":false,"suffix":""}],"container-title":"AKURASI: Jurnal Studi Akuntansi dan Keuangan","id":"ITEM-1","issue":"1","issued":{"date-parts":[["2024","5","24"]]},"title":"Kemampuan Artificial Intelligence Terhadap Pendeteksian Fraud: Studi Literatur","type":"article-journal","volume":"7"},"uris":["http://www.mendeley.com/documents/?uuid=d44811e2-014e-39d9-9490-c35d483bf58c"]}],"mendeley":{"formattedCitation":"(Mawlidy et al., 2024)","plainTextFormattedCitation":"(Mawlidy et al., 2024)","previouslyFormattedCitation":"(Mawlidy et al., 2024)"},"properties":{"noteIndex":0},"schema":"https://github.com/citation-style-language/schema/raw/master/csl-citation.json"}</w:instrText>
      </w:r>
      <w:r w:rsidR="006079EC" w:rsidRPr="0062624C">
        <w:rPr>
          <w:rFonts w:ascii="Times New Roman" w:hAnsi="Times New Roman" w:cs="Times New Roman"/>
          <w:sz w:val="24"/>
          <w:szCs w:val="24"/>
        </w:rPr>
        <w:fldChar w:fldCharType="separate"/>
      </w:r>
      <w:r w:rsidR="006079EC" w:rsidRPr="0062624C">
        <w:rPr>
          <w:rFonts w:ascii="Times New Roman" w:hAnsi="Times New Roman" w:cs="Times New Roman"/>
          <w:noProof/>
          <w:sz w:val="24"/>
          <w:szCs w:val="24"/>
        </w:rPr>
        <w:t>(Mawlidy et al., 2024)</w:t>
      </w:r>
      <w:r w:rsidR="006079EC" w:rsidRPr="0062624C">
        <w:rPr>
          <w:rFonts w:ascii="Times New Roman" w:hAnsi="Times New Roman" w:cs="Times New Roman"/>
          <w:sz w:val="24"/>
          <w:szCs w:val="24"/>
        </w:rPr>
        <w:fldChar w:fldCharType="end"/>
      </w:r>
      <w:r w:rsidR="008806C1" w:rsidRPr="0062624C">
        <w:rPr>
          <w:rFonts w:ascii="Times New Roman" w:hAnsi="Times New Roman" w:cs="Times New Roman"/>
          <w:sz w:val="24"/>
          <w:szCs w:val="24"/>
        </w:rPr>
        <w:t>.</w:t>
      </w:r>
    </w:p>
    <w:p w:rsidR="008806C1" w:rsidRPr="0062624C" w:rsidRDefault="00D27278" w:rsidP="008806C1">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Penggunaan teknologi secara nyata terjadi ketika individu benar-benar mengoperasikan sistem tersebut. Salah satu faktor yang mendorong seseorang menggunakan teknologi adalah niat perilaku (</w:t>
      </w:r>
      <w:r w:rsidRPr="0062624C">
        <w:rPr>
          <w:rFonts w:ascii="Times New Roman" w:hAnsi="Times New Roman" w:cs="Times New Roman"/>
          <w:i/>
          <w:sz w:val="24"/>
          <w:szCs w:val="24"/>
        </w:rPr>
        <w:t>behavioral intention</w:t>
      </w:r>
      <w:r w:rsidRPr="0062624C">
        <w:rPr>
          <w:rFonts w:ascii="Times New Roman" w:hAnsi="Times New Roman" w:cs="Times New Roman"/>
          <w:sz w:val="24"/>
          <w:szCs w:val="24"/>
        </w:rPr>
        <w:t>) yang dipengaruhi oleh sikap (</w:t>
      </w:r>
      <w:r w:rsidRPr="0062624C">
        <w:rPr>
          <w:rFonts w:ascii="Times New Roman" w:hAnsi="Times New Roman" w:cs="Times New Roman"/>
          <w:i/>
          <w:sz w:val="24"/>
          <w:szCs w:val="24"/>
        </w:rPr>
        <w:t>attitude</w:t>
      </w:r>
      <w:r w:rsidRPr="0062624C">
        <w:rPr>
          <w:rFonts w:ascii="Times New Roman" w:hAnsi="Times New Roman" w:cs="Times New Roman"/>
          <w:sz w:val="24"/>
          <w:szCs w:val="24"/>
        </w:rPr>
        <w:t xml:space="preserve">) terhadap kesan umum oleh teknologi tersebut. Model ini menyatakan bahwa ketika teknologi baru diperkenalkan kepada pengguna, terdapat faktor yang memengaruhi keputusan mereka dalam menentukan cara dan waktu penggunaannya </w:t>
      </w:r>
      <w:r w:rsidRPr="0062624C">
        <w:rPr>
          <w:rFonts w:ascii="Times New Roman" w:hAnsi="Times New Roman" w:cs="Times New Roman"/>
          <w:sz w:val="24"/>
          <w:szCs w:val="24"/>
        </w:rPr>
        <w:fldChar w:fldCharType="begin" w:fldLock="1"/>
      </w:r>
      <w:r w:rsidRPr="0062624C">
        <w:rPr>
          <w:rFonts w:ascii="Times New Roman" w:hAnsi="Times New Roman" w:cs="Times New Roman"/>
          <w:sz w:val="24"/>
          <w:szCs w:val="24"/>
        </w:rPr>
        <w:instrText>ADDIN CSL_CITATION {"citationItems":[{"id":"ITEM-1","itemData":{"DOI":"10.3390/jrfm15080339","ISSN":"19118074","abstract":"This paper aims to explore external auditors’ perception of the use of artificial intelligence (AI) in the United Arab Emirates (UAE). It investigates whether there is a perception among external auditors toward the contribution of AI to audit quality. It also aims to test whether the perception of AI usage and its impact on audit quality differs between local and international external auditors. Data were collected using an online survey from 22 local and 41 international audit firms to achieve these research objectives. Participants were either the auditing manager, audit partners, senior auditors or other personnel who may have experience in the field of accounting and auditing. To test our hypotheses, data analysis was undertaken using reliability and validity tests, descriptive analysis and independent samples t-test. We found that the analysis shows that there is a non-significant difference in the perceived contribution of AI to audit quality between local and international audit firms. All the audit firms, whether local or international, have equal perceived contributions with regard to the audit quality.","author":[{"dropping-particle":"","family":"Noordin","given":"Nora Azima","non-dropping-particle":"","parse-names":false,"suffix":""},{"dropping-particle":"","family":"Hussainey","given":"Khaled","non-dropping-particle":"","parse-names":false,"suffix":""},{"dropping-particle":"","family":"Hayek","given":"Ahmad Faisal","non-dropping-particle":"","parse-names":false,"suffix":""}],"container-title":"Journal of Risk and Financial Management","id":"ITEM-1","issue":"8","issued":{"date-parts":[["2022","8","1"]]},"publisher":"MDPI","title":"The Use of Artificial Intelligence and Audit Quality: An Analysis from the Perspectives of External Auditors in the UAE","type":"article-journal","volume":"15"},"uris":["http://www.mendeley.com/documents/?uuid=424d963c-d880-3f6e-b40b-6beed8b0be03"]}],"mendeley":{"formattedCitation":"(Noordin et al., 2022)","plainTextFormattedCitation":"(Noordin et al., 2022)","previouslyFormattedCitation":"(Noordin et al., 2022)"},"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Noordin et al., 2022)</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w:t>
      </w:r>
    </w:p>
    <w:p w:rsidR="00D34455" w:rsidRPr="0062624C" w:rsidRDefault="00D27278" w:rsidP="00D34455">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lastRenderedPageBreak/>
        <w:t xml:space="preserve">Menurut Davis (1989) dalam </w:t>
      </w:r>
      <w:r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3390/jrfm17010027","ISSN":"2337-3806","abstract":"This study aims to understand the importance of applying artificial intelligence and blockchain technology to detect fraud in the audit process based on published research articles. It also captures empirical research related to artificial intelligence and blockchain and seeks to identify their differences, thereby serving as a guide for future empirical research. The study uses the systematic literature review (SLR) method to analyze various articles published in the Scopus database within the publication range of 2020-2024. The articles were filtered using the Preferred Reporting Items for Systematic Reviews and Meta Analyses (PRISMA) reporting guidelines. A total of twenty articles were synthesized to answer the research questions. The analysis results of this study indicate that the application of artificial intelligence and blockchain technology had a positive impact on detecting fraud in the audit process. Artificial intelligence improves the accuracy of automatic fraud detection, while blockchain provides transparent and valid data. However, there are still potential risks and challenges in applying artificial intelligence and blockchain technology to detect fraud in the audit process. Factors such as information security, information technology, and human resources influence auditors in adopting artificial intelligence and blockchain technology. This study is expected to provide substantial benefits to auditors by raising awareness for further professional skill development and recognizing the impact of technology.","author":[{"dropping-particle":"","family":"Syahronny","given":"Muhammad Ray","non-dropping-particle":"","parse-names":false,"suffix":""},{"dropping-particle":"","family":"Dewayanto","given":"Totok","non-dropping-particle":"","parse-names":false,"suffix":""}],"container-title":"DIPONEGORO JOURNAL OF ACCOUNTING","id":"ITEM-1","issue":"3","issued":{"date-parts":[["2024"]]},"page":"1-14","title":"Penerapan Teknologi Artificial Intelligence dan Blockchain Dalam Mendeteksi Fraud Pada Proses Audit: Systematic Literature Review","type":"article-journal","volume":"13"},"uris":["http://www.mendeley.com/documents/?uuid=86529ab5-b283-3217-abcc-e57fcb63898f"]}],"mendeley":{"formattedCitation":"(Syahronny &amp; Dewayanto, 2024)","manualFormatting":"Syahronny &amp; Dewayanto (2024)","plainTextFormattedCitation":"(Syahronny &amp; Dewayanto, 2024)","previouslyFormattedCitation":"(Syahronny &amp; Dewayanto, 2024)"},"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Syahronny &amp; Dewayanto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model TAM mencakup 4 komponen utama yang memengaruhi sejauh mana seseorang menerima </w:t>
      </w:r>
      <w:r w:rsidR="005E476B" w:rsidRPr="0062624C">
        <w:rPr>
          <w:rFonts w:ascii="Times New Roman" w:hAnsi="Times New Roman" w:cs="Times New Roman"/>
          <w:sz w:val="24"/>
          <w:szCs w:val="24"/>
        </w:rPr>
        <w:t>penggunaan teknologi informasi, yaitu: persepsi terhadap kemudahan penggunaan (</w:t>
      </w:r>
      <w:r w:rsidR="005E476B" w:rsidRPr="0062624C">
        <w:rPr>
          <w:rFonts w:ascii="Times New Roman" w:hAnsi="Times New Roman" w:cs="Times New Roman"/>
          <w:i/>
          <w:sz w:val="24"/>
          <w:szCs w:val="24"/>
        </w:rPr>
        <w:t>perceived ease of use</w:t>
      </w:r>
      <w:r w:rsidR="005E476B" w:rsidRPr="0062624C">
        <w:rPr>
          <w:rFonts w:ascii="Times New Roman" w:hAnsi="Times New Roman" w:cs="Times New Roman"/>
          <w:sz w:val="24"/>
          <w:szCs w:val="24"/>
        </w:rPr>
        <w:t>), persepsi terhadap manfaat teknologi (</w:t>
      </w:r>
      <w:r w:rsidR="005E476B" w:rsidRPr="0062624C">
        <w:rPr>
          <w:rFonts w:ascii="Times New Roman" w:hAnsi="Times New Roman" w:cs="Times New Roman"/>
          <w:i/>
          <w:sz w:val="24"/>
          <w:szCs w:val="24"/>
        </w:rPr>
        <w:t>perceived usefulness</w:t>
      </w:r>
      <w:r w:rsidR="005E476B" w:rsidRPr="0062624C">
        <w:rPr>
          <w:rFonts w:ascii="Times New Roman" w:hAnsi="Times New Roman" w:cs="Times New Roman"/>
          <w:sz w:val="24"/>
          <w:szCs w:val="24"/>
        </w:rPr>
        <w:t>), sikap atau niat untuk menggunakan teknologi (</w:t>
      </w:r>
      <w:r w:rsidR="005E476B" w:rsidRPr="0062624C">
        <w:rPr>
          <w:rFonts w:ascii="Times New Roman" w:hAnsi="Times New Roman" w:cs="Times New Roman"/>
          <w:i/>
          <w:sz w:val="24"/>
          <w:szCs w:val="24"/>
        </w:rPr>
        <w:t>behavioral intention to use</w:t>
      </w:r>
      <w:r w:rsidR="005E476B" w:rsidRPr="0062624C">
        <w:rPr>
          <w:rFonts w:ascii="Times New Roman" w:hAnsi="Times New Roman" w:cs="Times New Roman"/>
          <w:sz w:val="24"/>
          <w:szCs w:val="24"/>
        </w:rPr>
        <w:t>), serta penggunaan actual terhadap sistem (</w:t>
      </w:r>
      <w:r w:rsidR="005E476B" w:rsidRPr="0062624C">
        <w:rPr>
          <w:rFonts w:ascii="Times New Roman" w:hAnsi="Times New Roman" w:cs="Times New Roman"/>
          <w:i/>
          <w:sz w:val="24"/>
          <w:szCs w:val="24"/>
        </w:rPr>
        <w:t>actual system usage</w:t>
      </w:r>
      <w:r w:rsidR="00D34455" w:rsidRPr="0062624C">
        <w:rPr>
          <w:rFonts w:ascii="Times New Roman" w:hAnsi="Times New Roman" w:cs="Times New Roman"/>
          <w:sz w:val="24"/>
          <w:szCs w:val="24"/>
        </w:rPr>
        <w:t>). Berikut merupakan penjelasan dari komponen-komponen tersebut:</w:t>
      </w:r>
    </w:p>
    <w:p w:rsidR="00D34455" w:rsidRPr="0062624C" w:rsidRDefault="00D34455" w:rsidP="00D34455">
      <w:pPr>
        <w:pStyle w:val="ListParagraph"/>
        <w:numPr>
          <w:ilvl w:val="0"/>
          <w:numId w:val="9"/>
        </w:numPr>
        <w:spacing w:after="0" w:line="480" w:lineRule="auto"/>
        <w:ind w:left="284" w:hanging="284"/>
        <w:jc w:val="both"/>
        <w:rPr>
          <w:rFonts w:ascii="Times New Roman" w:hAnsi="Times New Roman" w:cs="Times New Roman"/>
          <w:sz w:val="24"/>
          <w:szCs w:val="24"/>
        </w:rPr>
      </w:pPr>
      <w:r w:rsidRPr="0062624C">
        <w:rPr>
          <w:rFonts w:ascii="Times New Roman" w:hAnsi="Times New Roman" w:cs="Times New Roman"/>
          <w:i/>
          <w:sz w:val="24"/>
          <w:szCs w:val="24"/>
        </w:rPr>
        <w:t xml:space="preserve">Perceived Ease of Use </w:t>
      </w:r>
      <w:r w:rsidRPr="0062624C">
        <w:rPr>
          <w:rFonts w:ascii="Times New Roman" w:hAnsi="Times New Roman" w:cs="Times New Roman"/>
          <w:sz w:val="24"/>
          <w:szCs w:val="24"/>
        </w:rPr>
        <w:t>(Persepsi Kemudahan)</w:t>
      </w:r>
    </w:p>
    <w:p w:rsidR="00D34455" w:rsidRPr="0062624C" w:rsidRDefault="00D34455" w:rsidP="00D34455">
      <w:pPr>
        <w:pStyle w:val="ListParagraph"/>
        <w:spacing w:after="0" w:line="480" w:lineRule="auto"/>
        <w:ind w:left="284"/>
        <w:jc w:val="both"/>
        <w:rPr>
          <w:rFonts w:ascii="Times New Roman" w:hAnsi="Times New Roman" w:cs="Times New Roman"/>
          <w:sz w:val="24"/>
          <w:szCs w:val="24"/>
        </w:rPr>
      </w:pPr>
      <w:r w:rsidRPr="0062624C">
        <w:rPr>
          <w:rFonts w:ascii="Times New Roman" w:hAnsi="Times New Roman" w:cs="Times New Roman"/>
          <w:sz w:val="24"/>
          <w:szCs w:val="24"/>
        </w:rPr>
        <w:t xml:space="preserve">Keyakinan pengguna bahwa suatu teknologi atau sistem dapat digunakan dengan mudah tanpa menghadapi kesulitan. Interaksi yang terjadi antara pengguna dan sistem mencerminkan seajuh mana teknologi tersebut dianggap mudah untuk dioperasikan </w:t>
      </w:r>
      <w:r w:rsidR="00012FF4"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3390/jrfm17010027","ISSN":"2337-3806","abstract":"This study aims to understand the importance of applying artificial intelligence and blockchain technology to detect fraud in the audit process based on published research articles. It also captures empirical research related to artificial intelligence and blockchain and seeks to identify their differences, thereby serving as a guide for future empirical research. The study uses the systematic literature review (SLR) method to analyze various articles published in the Scopus database within the publication range of 2020-2024. The articles were filtered using the Preferred Reporting Items for Systematic Reviews and Meta Analyses (PRISMA) reporting guidelines. A total of twenty articles were synthesized to answer the research questions. The analysis results of this study indicate that the application of artificial intelligence and blockchain technology had a positive impact on detecting fraud in the audit process. Artificial intelligence improves the accuracy of automatic fraud detection, while blockchain provides transparent and valid data. However, there are still potential risks and challenges in applying artificial intelligence and blockchain technology to detect fraud in the audit process. Factors such as information security, information technology, and human resources influence auditors in adopting artificial intelligence and blockchain technology. This study is expected to provide substantial benefits to auditors by raising awareness for further professional skill development and recognizing the impact of technology.","author":[{"dropping-particle":"","family":"Syahronny","given":"Muhammad Ray","non-dropping-particle":"","parse-names":false,"suffix":""},{"dropping-particle":"","family":"Dewayanto","given":"Totok","non-dropping-particle":"","parse-names":false,"suffix":""}],"container-title":"DIPONEGORO JOURNAL OF ACCOUNTING","id":"ITEM-1","issue":"3","issued":{"date-parts":[["2024"]]},"page":"1-14","title":"Penerapan Teknologi Artificial Intelligence dan Blockchain Dalam Mendeteksi Fraud Pada Proses Audit: Systematic Literature Review","type":"article-journal","volume":"13"},"uris":["http://www.mendeley.com/documents/?uuid=86529ab5-b283-3217-abcc-e57fcb63898f"]}],"mendeley":{"formattedCitation":"(Syahronny &amp; Dewayanto, 2024)","plainTextFormattedCitation":"(Syahronny &amp; Dewayanto, 2024)","previouslyFormattedCitation":"(Syahronny &amp; Dewayanto, 2024)"},"properties":{"noteIndex":0},"schema":"https://github.com/citation-style-language/schema/raw/master/csl-citation.json"}</w:instrText>
      </w:r>
      <w:r w:rsidR="00012FF4" w:rsidRPr="0062624C">
        <w:rPr>
          <w:rFonts w:ascii="Times New Roman" w:hAnsi="Times New Roman" w:cs="Times New Roman"/>
          <w:sz w:val="24"/>
          <w:szCs w:val="24"/>
        </w:rPr>
        <w:fldChar w:fldCharType="separate"/>
      </w:r>
      <w:r w:rsidR="00012FF4" w:rsidRPr="0062624C">
        <w:rPr>
          <w:rFonts w:ascii="Times New Roman" w:hAnsi="Times New Roman" w:cs="Times New Roman"/>
          <w:noProof/>
          <w:sz w:val="24"/>
          <w:szCs w:val="24"/>
        </w:rPr>
        <w:t>(Syahronny &amp; Dewayanto, 2024)</w:t>
      </w:r>
      <w:r w:rsidR="00012FF4" w:rsidRPr="0062624C">
        <w:rPr>
          <w:rFonts w:ascii="Times New Roman" w:hAnsi="Times New Roman" w:cs="Times New Roman"/>
          <w:sz w:val="24"/>
          <w:szCs w:val="24"/>
        </w:rPr>
        <w:fldChar w:fldCharType="end"/>
      </w:r>
      <w:r w:rsidR="00012FF4" w:rsidRPr="0062624C">
        <w:rPr>
          <w:rFonts w:ascii="Times New Roman" w:hAnsi="Times New Roman" w:cs="Times New Roman"/>
          <w:sz w:val="24"/>
          <w:szCs w:val="24"/>
        </w:rPr>
        <w:t>.</w:t>
      </w:r>
    </w:p>
    <w:p w:rsidR="00D34455" w:rsidRPr="0062624C" w:rsidRDefault="00D34455" w:rsidP="00D34455">
      <w:pPr>
        <w:pStyle w:val="ListParagraph"/>
        <w:numPr>
          <w:ilvl w:val="0"/>
          <w:numId w:val="9"/>
        </w:numPr>
        <w:spacing w:after="0" w:line="480" w:lineRule="auto"/>
        <w:ind w:left="284" w:hanging="284"/>
        <w:jc w:val="both"/>
        <w:rPr>
          <w:rFonts w:ascii="Times New Roman" w:hAnsi="Times New Roman" w:cs="Times New Roman"/>
          <w:sz w:val="24"/>
          <w:szCs w:val="24"/>
        </w:rPr>
      </w:pPr>
      <w:r w:rsidRPr="0062624C">
        <w:rPr>
          <w:rFonts w:ascii="Times New Roman" w:hAnsi="Times New Roman" w:cs="Times New Roman"/>
          <w:i/>
          <w:sz w:val="24"/>
          <w:szCs w:val="24"/>
        </w:rPr>
        <w:t xml:space="preserve">Perceived Usefulness </w:t>
      </w:r>
      <w:r w:rsidRPr="0062624C">
        <w:rPr>
          <w:rFonts w:ascii="Times New Roman" w:hAnsi="Times New Roman" w:cs="Times New Roman"/>
          <w:sz w:val="24"/>
          <w:szCs w:val="24"/>
        </w:rPr>
        <w:t>(Persepsi Kemanfaatan)</w:t>
      </w:r>
    </w:p>
    <w:p w:rsidR="00D34455" w:rsidRPr="0062624C" w:rsidRDefault="00D34455" w:rsidP="00D34455">
      <w:pPr>
        <w:pStyle w:val="ListParagraph"/>
        <w:spacing w:after="0" w:line="480" w:lineRule="auto"/>
        <w:ind w:left="284"/>
        <w:jc w:val="both"/>
        <w:rPr>
          <w:rFonts w:ascii="Times New Roman" w:hAnsi="Times New Roman" w:cs="Times New Roman"/>
          <w:sz w:val="24"/>
          <w:szCs w:val="24"/>
        </w:rPr>
      </w:pPr>
      <w:r w:rsidRPr="0062624C">
        <w:rPr>
          <w:rFonts w:ascii="Times New Roman" w:hAnsi="Times New Roman" w:cs="Times New Roman"/>
          <w:i/>
          <w:sz w:val="24"/>
          <w:szCs w:val="24"/>
        </w:rPr>
        <w:t xml:space="preserve"> </w:t>
      </w:r>
      <w:r w:rsidR="005E476B" w:rsidRPr="0062624C">
        <w:rPr>
          <w:rFonts w:ascii="Times New Roman" w:hAnsi="Times New Roman" w:cs="Times New Roman"/>
          <w:sz w:val="24"/>
          <w:szCs w:val="24"/>
        </w:rPr>
        <w:t>Keyakinan pengguna bahwa teknologi atau sistem dapat meningkatkan kinerja mereka. Komponen ini mengacu pada sejauh mana seseorang yakin bahwa penggunaan teknologi atau sistem informasi akan meingkatkan produktivitas mereka</w:t>
      </w:r>
      <w:r w:rsidR="00012FF4" w:rsidRPr="0062624C">
        <w:rPr>
          <w:rFonts w:ascii="Times New Roman" w:hAnsi="Times New Roman" w:cs="Times New Roman"/>
          <w:sz w:val="24"/>
          <w:szCs w:val="24"/>
        </w:rPr>
        <w:t xml:space="preserve"> </w:t>
      </w:r>
      <w:r w:rsidR="00012FF4"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3390/jrfm17010027","ISSN":"2337-3806","abstract":"This study aims to understand the importance of applying artificial intelligence and blockchain technology to detect fraud in the audit process based on published research articles. It also captures empirical research related to artificial intelligence and blockchain and seeks to identify their differences, thereby serving as a guide for future empirical research. The study uses the systematic literature review (SLR) method to analyze various articles published in the Scopus database within the publication range of 2020-2024. The articles were filtered using the Preferred Reporting Items for Systematic Reviews and Meta Analyses (PRISMA) reporting guidelines. A total of twenty articles were synthesized to answer the research questions. The analysis results of this study indicate that the application of artificial intelligence and blockchain technology had a positive impact on detecting fraud in the audit process. Artificial intelligence improves the accuracy of automatic fraud detection, while blockchain provides transparent and valid data. However, there are still potential risks and challenges in applying artificial intelligence and blockchain technology to detect fraud in the audit process. Factors such as information security, information technology, and human resources influence auditors in adopting artificial intelligence and blockchain technology. This study is expected to provide substantial benefits to auditors by raising awareness for further professional skill development and recognizing the impact of technology.","author":[{"dropping-particle":"","family":"Syahronny","given":"Muhammad Ray","non-dropping-particle":"","parse-names":false,"suffix":""},{"dropping-particle":"","family":"Dewayanto","given":"Totok","non-dropping-particle":"","parse-names":false,"suffix":""}],"container-title":"DIPONEGORO JOURNAL OF ACCOUNTING","id":"ITEM-1","issue":"3","issued":{"date-parts":[["2024"]]},"page":"1-14","title":"Penerapan Teknologi Artificial Intelligence dan Blockchain Dalam Mendeteksi Fraud Pada Proses Audit: Systematic Literature Review","type":"article-journal","volume":"13"},"uris":["http://www.mendeley.com/documents/?uuid=86529ab5-b283-3217-abcc-e57fcb63898f"]}],"mendeley":{"formattedCitation":"(Syahronny &amp; Dewayanto, 2024)","plainTextFormattedCitation":"(Syahronny &amp; Dewayanto, 2024)","previouslyFormattedCitation":"(Syahronny &amp; Dewayanto, 2024)"},"properties":{"noteIndex":0},"schema":"https://github.com/citation-style-language/schema/raw/master/csl-citation.json"}</w:instrText>
      </w:r>
      <w:r w:rsidR="00012FF4" w:rsidRPr="0062624C">
        <w:rPr>
          <w:rFonts w:ascii="Times New Roman" w:hAnsi="Times New Roman" w:cs="Times New Roman"/>
          <w:sz w:val="24"/>
          <w:szCs w:val="24"/>
        </w:rPr>
        <w:fldChar w:fldCharType="separate"/>
      </w:r>
      <w:r w:rsidR="00012FF4" w:rsidRPr="0062624C">
        <w:rPr>
          <w:rFonts w:ascii="Times New Roman" w:hAnsi="Times New Roman" w:cs="Times New Roman"/>
          <w:noProof/>
          <w:sz w:val="24"/>
          <w:szCs w:val="24"/>
        </w:rPr>
        <w:t>(Syahronny &amp; Dewayanto, 2024)</w:t>
      </w:r>
      <w:r w:rsidR="00012FF4" w:rsidRPr="0062624C">
        <w:rPr>
          <w:rFonts w:ascii="Times New Roman" w:hAnsi="Times New Roman" w:cs="Times New Roman"/>
          <w:sz w:val="24"/>
          <w:szCs w:val="24"/>
        </w:rPr>
        <w:fldChar w:fldCharType="end"/>
      </w:r>
      <w:r w:rsidR="00012FF4" w:rsidRPr="0062624C">
        <w:rPr>
          <w:rFonts w:ascii="Times New Roman" w:hAnsi="Times New Roman" w:cs="Times New Roman"/>
          <w:sz w:val="24"/>
          <w:szCs w:val="24"/>
        </w:rPr>
        <w:t>.</w:t>
      </w:r>
    </w:p>
    <w:p w:rsidR="00D34455" w:rsidRPr="0062624C" w:rsidRDefault="00D34455" w:rsidP="00D34455">
      <w:pPr>
        <w:pStyle w:val="ListParagraph"/>
        <w:numPr>
          <w:ilvl w:val="0"/>
          <w:numId w:val="9"/>
        </w:numPr>
        <w:spacing w:after="0" w:line="480" w:lineRule="auto"/>
        <w:ind w:left="284" w:hanging="284"/>
        <w:jc w:val="both"/>
        <w:rPr>
          <w:rFonts w:ascii="Times New Roman" w:hAnsi="Times New Roman" w:cs="Times New Roman"/>
          <w:sz w:val="24"/>
          <w:szCs w:val="24"/>
        </w:rPr>
      </w:pPr>
      <w:r w:rsidRPr="0062624C">
        <w:rPr>
          <w:rFonts w:ascii="Times New Roman" w:hAnsi="Times New Roman" w:cs="Times New Roman"/>
          <w:i/>
          <w:sz w:val="24"/>
          <w:szCs w:val="24"/>
        </w:rPr>
        <w:t xml:space="preserve">Behavioral Intentionto Use </w:t>
      </w:r>
      <w:r w:rsidRPr="0062624C">
        <w:rPr>
          <w:rFonts w:ascii="Times New Roman" w:hAnsi="Times New Roman" w:cs="Times New Roman"/>
          <w:sz w:val="24"/>
          <w:szCs w:val="24"/>
        </w:rPr>
        <w:t>(Sikap untuk Menggunakan)</w:t>
      </w:r>
    </w:p>
    <w:p w:rsidR="00D34455" w:rsidRPr="0062624C" w:rsidRDefault="00D34455" w:rsidP="00D34455">
      <w:pPr>
        <w:pStyle w:val="ListParagraph"/>
        <w:spacing w:after="0" w:line="480" w:lineRule="auto"/>
        <w:ind w:left="284"/>
        <w:jc w:val="both"/>
        <w:rPr>
          <w:rFonts w:ascii="Times New Roman" w:hAnsi="Times New Roman" w:cs="Times New Roman"/>
          <w:sz w:val="24"/>
          <w:szCs w:val="24"/>
        </w:rPr>
      </w:pPr>
      <w:r w:rsidRPr="0062624C">
        <w:rPr>
          <w:rFonts w:ascii="Times New Roman" w:hAnsi="Times New Roman" w:cs="Times New Roman"/>
          <w:sz w:val="24"/>
          <w:szCs w:val="24"/>
        </w:rPr>
        <w:t>Kecenderungan seseorang untuk selalu menggunakan teknologi. Tingkat penggunaan teknologi dapat diprediksi dari sikap dan minat pengguna teknologi tersebut</w:t>
      </w:r>
      <w:r w:rsidR="00012FF4" w:rsidRPr="0062624C">
        <w:rPr>
          <w:rFonts w:ascii="Times New Roman" w:hAnsi="Times New Roman" w:cs="Times New Roman"/>
          <w:sz w:val="24"/>
          <w:szCs w:val="24"/>
        </w:rPr>
        <w:t xml:space="preserve"> </w:t>
      </w:r>
      <w:r w:rsidR="00012FF4"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3390/jrfm17010027","ISSN":"2337-3806","abstract":"This study aims to understand the importance of applying artificial intelligence and blockchain technology to detect fraud in the audit process based on published research articles. It also captures empirical research related to artificial intelligence and blockchain and seeks to identify their differences, thereby serving as a guide for future empirical research. The study uses the systematic literature review (SLR) method to analyze various articles published in the Scopus database within the publication range of 2020-2024. The articles were filtered using the Preferred Reporting Items for Systematic Reviews and Meta Analyses (PRISMA) reporting guidelines. A total of twenty articles were synthesized to answer the research questions. The analysis results of this study indicate that the application of artificial intelligence and blockchain technology had a positive impact on detecting fraud in the audit process. Artificial intelligence improves the accuracy of automatic fraud detection, while blockchain provides transparent and valid data. However, there are still potential risks and challenges in applying artificial intelligence and blockchain technology to detect fraud in the audit process. Factors such as information security, information technology, and human resources influence auditors in adopting artificial intelligence and blockchain technology. This study is expected to provide substantial benefits to auditors by raising awareness for further professional skill development and recognizing the impact of technology.","author":[{"dropping-particle":"","family":"Syahronny","given":"Muhammad Ray","non-dropping-particle":"","parse-names":false,"suffix":""},{"dropping-particle":"","family":"Dewayanto","given":"Totok","non-dropping-particle":"","parse-names":false,"suffix":""}],"container-title":"DIPONEGORO JOURNAL OF ACCOUNTING","id":"ITEM-1","issue":"3","issued":{"date-parts":[["2024"]]},"page":"1-14","title":"Penerapan Teknologi Artificial Intelligence dan Blockchain Dalam Mendeteksi Fraud Pada Proses Audit: Systematic Literature Review","type":"article-journal","volume":"13"},"uris":["http://www.mendeley.com/documents/?uuid=86529ab5-b283-3217-abcc-e57fcb63898f"]}],"mendeley":{"formattedCitation":"(Syahronny &amp; Dewayanto, 2024)","plainTextFormattedCitation":"(Syahronny &amp; Dewayanto, 2024)","previouslyFormattedCitation":"(Syahronny &amp; Dewayanto, 2024)"},"properties":{"noteIndex":0},"schema":"https://github.com/citation-style-language/schema/raw/master/csl-citation.json"}</w:instrText>
      </w:r>
      <w:r w:rsidR="00012FF4" w:rsidRPr="0062624C">
        <w:rPr>
          <w:rFonts w:ascii="Times New Roman" w:hAnsi="Times New Roman" w:cs="Times New Roman"/>
          <w:sz w:val="24"/>
          <w:szCs w:val="24"/>
        </w:rPr>
        <w:fldChar w:fldCharType="separate"/>
      </w:r>
      <w:r w:rsidR="00012FF4" w:rsidRPr="0062624C">
        <w:rPr>
          <w:rFonts w:ascii="Times New Roman" w:hAnsi="Times New Roman" w:cs="Times New Roman"/>
          <w:noProof/>
          <w:sz w:val="24"/>
          <w:szCs w:val="24"/>
        </w:rPr>
        <w:t>(Syahronny &amp; Dewayanto, 2024)</w:t>
      </w:r>
      <w:r w:rsidR="00012FF4" w:rsidRPr="0062624C">
        <w:rPr>
          <w:rFonts w:ascii="Times New Roman" w:hAnsi="Times New Roman" w:cs="Times New Roman"/>
          <w:sz w:val="24"/>
          <w:szCs w:val="24"/>
        </w:rPr>
        <w:fldChar w:fldCharType="end"/>
      </w:r>
      <w:r w:rsidR="00012FF4" w:rsidRPr="0062624C">
        <w:rPr>
          <w:rFonts w:ascii="Times New Roman" w:hAnsi="Times New Roman" w:cs="Times New Roman"/>
          <w:sz w:val="24"/>
          <w:szCs w:val="24"/>
        </w:rPr>
        <w:t>.</w:t>
      </w:r>
    </w:p>
    <w:p w:rsidR="00D34455" w:rsidRPr="0062624C" w:rsidRDefault="00D34455" w:rsidP="00D34455">
      <w:pPr>
        <w:pStyle w:val="ListParagraph"/>
        <w:spacing w:after="0" w:line="480" w:lineRule="auto"/>
        <w:ind w:left="284"/>
        <w:jc w:val="both"/>
        <w:rPr>
          <w:rFonts w:ascii="Times New Roman" w:hAnsi="Times New Roman" w:cs="Times New Roman"/>
          <w:sz w:val="24"/>
          <w:szCs w:val="24"/>
        </w:rPr>
      </w:pPr>
    </w:p>
    <w:p w:rsidR="00D34455" w:rsidRPr="0062624C" w:rsidRDefault="00D34455" w:rsidP="00D34455">
      <w:pPr>
        <w:pStyle w:val="ListParagraph"/>
        <w:numPr>
          <w:ilvl w:val="0"/>
          <w:numId w:val="9"/>
        </w:numPr>
        <w:spacing w:after="0" w:line="480" w:lineRule="auto"/>
        <w:ind w:left="284" w:hanging="284"/>
        <w:jc w:val="both"/>
        <w:rPr>
          <w:rFonts w:ascii="Times New Roman" w:hAnsi="Times New Roman" w:cs="Times New Roman"/>
          <w:sz w:val="24"/>
          <w:szCs w:val="24"/>
        </w:rPr>
      </w:pPr>
      <w:r w:rsidRPr="0062624C">
        <w:rPr>
          <w:rFonts w:ascii="Times New Roman" w:hAnsi="Times New Roman" w:cs="Times New Roman"/>
          <w:i/>
          <w:sz w:val="24"/>
          <w:szCs w:val="24"/>
        </w:rPr>
        <w:lastRenderedPageBreak/>
        <w:t xml:space="preserve">Actual System Usage </w:t>
      </w:r>
      <w:r w:rsidRPr="0062624C">
        <w:rPr>
          <w:rFonts w:ascii="Times New Roman" w:hAnsi="Times New Roman" w:cs="Times New Roman"/>
          <w:sz w:val="24"/>
          <w:szCs w:val="24"/>
        </w:rPr>
        <w:t>(Minat untuk Menggunakan)</w:t>
      </w:r>
    </w:p>
    <w:p w:rsidR="00D34455" w:rsidRPr="0062624C" w:rsidRDefault="00D34455" w:rsidP="00D34455">
      <w:pPr>
        <w:pStyle w:val="ListParagraph"/>
        <w:spacing w:after="0" w:line="480" w:lineRule="auto"/>
        <w:ind w:left="284"/>
        <w:jc w:val="both"/>
        <w:rPr>
          <w:rFonts w:ascii="Times New Roman" w:hAnsi="Times New Roman" w:cs="Times New Roman"/>
          <w:sz w:val="24"/>
          <w:szCs w:val="24"/>
        </w:rPr>
      </w:pPr>
      <w:r w:rsidRPr="0062624C">
        <w:rPr>
          <w:rFonts w:ascii="Times New Roman" w:hAnsi="Times New Roman" w:cs="Times New Roman"/>
          <w:sz w:val="24"/>
          <w:szCs w:val="24"/>
        </w:rPr>
        <w:t>Keberhasilan layanan berbasis teknologi tergantung pada jumlah penggunanya. Semakin banyak yang menggunakan teknologi secara berkelanjutan, semakin berhasil teknologi tersebut</w:t>
      </w:r>
      <w:r w:rsidR="00012FF4" w:rsidRPr="0062624C">
        <w:rPr>
          <w:rFonts w:ascii="Times New Roman" w:hAnsi="Times New Roman" w:cs="Times New Roman"/>
          <w:sz w:val="24"/>
          <w:szCs w:val="24"/>
        </w:rPr>
        <w:t xml:space="preserve"> </w:t>
      </w:r>
      <w:r w:rsidR="00012FF4"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https://doi.org/10.3390/jrfm17010027","ISSN":"2337-3806","abstract":"This study aims to understand the importance of applying artificial intelligence and blockchain technology to detect fraud in the audit process based on published research articles. It also captures empirical research related to artificial intelligence and blockchain and seeks to identify their differences, thereby serving as a guide for future empirical research. The study uses the systematic literature review (SLR) method to analyze various articles published in the Scopus database within the publication range of 2020-2024. The articles were filtered using the Preferred Reporting Items for Systematic Reviews and Meta Analyses (PRISMA) reporting guidelines. A total of twenty articles were synthesized to answer the research questions. The analysis results of this study indicate that the application of artificial intelligence and blockchain technology had a positive impact on detecting fraud in the audit process. Artificial intelligence improves the accuracy of automatic fraud detection, while blockchain provides transparent and valid data. However, there are still potential risks and challenges in applying artificial intelligence and blockchain technology to detect fraud in the audit process. Factors such as information security, information technology, and human resources influence auditors in adopting artificial intelligence and blockchain technology. This study is expected to provide substantial benefits to auditors by raising awareness for further professional skill development and recognizing the impact of technology.","author":[{"dropping-particle":"","family":"Syahronny","given":"Muhammad Ray","non-dropping-particle":"","parse-names":false,"suffix":""},{"dropping-particle":"","family":"Dewayanto","given":"Totok","non-dropping-particle":"","parse-names":false,"suffix":""}],"container-title":"DIPONEGORO JOURNAL OF ACCOUNTING","id":"ITEM-1","issue":"3","issued":{"date-parts":[["2024"]]},"page":"1-14","title":"Penerapan Teknologi Artificial Intelligence dan Blockchain Dalam Mendeteksi Fraud Pada Proses Audit: Systematic Literature Review","type":"article-journal","volume":"13"},"uris":["http://www.mendeley.com/documents/?uuid=86529ab5-b283-3217-abcc-e57fcb63898f"]}],"mendeley":{"formattedCitation":"(Syahronny &amp; Dewayanto, 2024)","plainTextFormattedCitation":"(Syahronny &amp; Dewayanto, 2024)","previouslyFormattedCitation":"(Syahronny &amp; Dewayanto, 2024)"},"properties":{"noteIndex":0},"schema":"https://github.com/citation-style-language/schema/raw/master/csl-citation.json"}</w:instrText>
      </w:r>
      <w:r w:rsidR="00012FF4" w:rsidRPr="0062624C">
        <w:rPr>
          <w:rFonts w:ascii="Times New Roman" w:hAnsi="Times New Roman" w:cs="Times New Roman"/>
          <w:sz w:val="24"/>
          <w:szCs w:val="24"/>
        </w:rPr>
        <w:fldChar w:fldCharType="separate"/>
      </w:r>
      <w:r w:rsidR="00012FF4" w:rsidRPr="0062624C">
        <w:rPr>
          <w:rFonts w:ascii="Times New Roman" w:hAnsi="Times New Roman" w:cs="Times New Roman"/>
          <w:noProof/>
          <w:sz w:val="24"/>
          <w:szCs w:val="24"/>
        </w:rPr>
        <w:t>(Syahronny &amp; Dewayanto, 2024)</w:t>
      </w:r>
      <w:r w:rsidR="00012FF4" w:rsidRPr="0062624C">
        <w:rPr>
          <w:rFonts w:ascii="Times New Roman" w:hAnsi="Times New Roman" w:cs="Times New Roman"/>
          <w:sz w:val="24"/>
          <w:szCs w:val="24"/>
        </w:rPr>
        <w:fldChar w:fldCharType="end"/>
      </w:r>
      <w:r w:rsidR="00012FF4" w:rsidRPr="0062624C">
        <w:rPr>
          <w:rFonts w:ascii="Times New Roman" w:hAnsi="Times New Roman" w:cs="Times New Roman"/>
          <w:sz w:val="24"/>
          <w:szCs w:val="24"/>
        </w:rPr>
        <w:t>.</w:t>
      </w:r>
    </w:p>
    <w:p w:rsidR="008E3237" w:rsidRPr="0062624C" w:rsidRDefault="00716EC6" w:rsidP="005E476B">
      <w:pPr>
        <w:pStyle w:val="Heading2"/>
        <w:spacing w:line="480" w:lineRule="auto"/>
        <w:jc w:val="both"/>
        <w:rPr>
          <w:rFonts w:cs="Times New Roman"/>
          <w:szCs w:val="24"/>
        </w:rPr>
      </w:pPr>
      <w:bookmarkStart w:id="24" w:name="_Toc201207530"/>
      <w:bookmarkStart w:id="25" w:name="_Toc201210005"/>
      <w:r w:rsidRPr="0062624C">
        <w:rPr>
          <w:rFonts w:cs="Times New Roman"/>
          <w:szCs w:val="24"/>
        </w:rPr>
        <w:t>2</w:t>
      </w:r>
      <w:r w:rsidR="00CD6669" w:rsidRPr="0062624C">
        <w:rPr>
          <w:rFonts w:cs="Times New Roman"/>
          <w:szCs w:val="24"/>
        </w:rPr>
        <w:t>.2</w:t>
      </w:r>
      <w:r w:rsidR="008E3237" w:rsidRPr="0062624C">
        <w:rPr>
          <w:rFonts w:cs="Times New Roman"/>
          <w:szCs w:val="24"/>
        </w:rPr>
        <w:t xml:space="preserve"> </w:t>
      </w:r>
      <w:r w:rsidR="0051587B" w:rsidRPr="0062624C">
        <w:rPr>
          <w:rFonts w:cs="Times New Roman"/>
          <w:szCs w:val="24"/>
        </w:rPr>
        <w:t>Auditor</w:t>
      </w:r>
      <w:bookmarkEnd w:id="24"/>
      <w:bookmarkEnd w:id="25"/>
    </w:p>
    <w:p w:rsidR="00FB5587" w:rsidRPr="0062624C" w:rsidRDefault="00F67F4E" w:rsidP="00F9560F">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Menurut Wuysang (2016) dalam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51903/jupea.v2i1.152","ISSN":"2808-9006","author":[{"dropping-particle":"","family":"Muawanah","given":"Afifah","non-dropping-particle":"","parse-names":false,"suffix":""},{"dropping-particle":"","family":"Adawiyah","given":"Dea","non-dropping-particle":"","parse-names":false,"suffix":""},{"dropping-particle":"","family":"Maisarah","given":"Ilma","non-dropping-particle":"","parse-names":false,"suffix":""},{"dropping-particle":"","family":"Rafli","given":"Muhammad","non-dropping-particle":"","parse-names":false,"suffix":""},{"dropping-particle":"","family":"Ali","given":"Antariksa","non-dropping-particle":"","parse-names":false,"suffix":""},{"dropping-particle":"","family":"Widiastuti","given":"Ni Putu Eka","non-dropping-particle":"","parse-names":false,"suffix":""}],"container-title":"JURNAL PUBLIKASI EKONOMI DAN AKUNTANSI","id":"ITEM-1","issue":"1","issued":{"date-parts":[["2022","1"]]},"title":"Perilaku Auditor Menyikapi Munculnya Artificial Intelligence dalam Proses Audit","type":"article-journal","volume":"2"},"uris":["http://www.mendeley.com/documents/?uuid=6b59722a-1d0e-3fbb-984e-d09506da2e3c"]}],"mendeley":{"formattedCitation":"(Muawanah et al., 2022)","manualFormatting":"Muawanah (2022)","plainTextFormattedCitation":"(Muawanah et al., 2022)","previouslyFormattedCitation":"(Muawanah et al., 2022)"},"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Muawanah (2022)</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Auditor merupakan seorang profesional yang memiliki tanggung jawab untuk melakukan pemeriksaan secara sistematis terhadap laporan keuangan suatu entitas, baik itu lembaga, instansi pemerintah, maupun perusahaan, guna memastikan keandalan informasi keuangan dan kepatuhan terhadap standar yang berlaku.</w:t>
      </w:r>
      <w:r w:rsidR="001F3387" w:rsidRPr="0062624C">
        <w:rPr>
          <w:rFonts w:ascii="Times New Roman" w:hAnsi="Times New Roman" w:cs="Times New Roman"/>
          <w:sz w:val="24"/>
          <w:szCs w:val="24"/>
        </w:rPr>
        <w:t xml:space="preserve"> Auditor bertanggung jawab </w:t>
      </w:r>
      <w:r w:rsidR="00D32C6C" w:rsidRPr="0062624C">
        <w:rPr>
          <w:rFonts w:ascii="Times New Roman" w:hAnsi="Times New Roman" w:cs="Times New Roman"/>
          <w:sz w:val="24"/>
          <w:szCs w:val="24"/>
        </w:rPr>
        <w:t xml:space="preserve">untuk melakukan audit terhadap kewajaran laporan keuangan serta memastikan laporan yang yang diperiksa sesuai dengan standar akuntansi saat proses audit </w:t>
      </w:r>
      <w:r w:rsidR="00D32C6C"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51903/jupea.v2i1.152","ISSN":"2808-9006","author":[{"dropping-particle":"","family":"Muawanah","given":"Afifah","non-dropping-particle":"","parse-names":false,"suffix":""},{"dropping-particle":"","family":"Adawiyah","given":"Dea","non-dropping-particle":"","parse-names":false,"suffix":""},{"dropping-particle":"","family":"Maisarah","given":"Ilma","non-dropping-particle":"","parse-names":false,"suffix":""},{"dropping-particle":"","family":"Rafli","given":"Muhammad","non-dropping-particle":"","parse-names":false,"suffix":""},{"dropping-particle":"","family":"Ali","given":"Antariksa","non-dropping-particle":"","parse-names":false,"suffix":""},{"dropping-particle":"","family":"Widiastuti","given":"Ni Putu Eka","non-dropping-particle":"","parse-names":false,"suffix":""}],"container-title":"JURNAL PUBLIKASI EKONOMI DAN AKUNTANSI","id":"ITEM-1","issue":"1","issued":{"date-parts":[["2022","1"]]},"title":"Perilaku Auditor Menyikapi Munculnya Artificial Intelligence dalam Proses Audit","type":"article-journal","volume":"2"},"uris":["http://www.mendeley.com/documents/?uuid=6b59722a-1d0e-3fbb-984e-d09506da2e3c"]}],"mendeley":{"formattedCitation":"(Muawanah et al., 2022)","plainTextFormattedCitation":"(Muawanah et al., 2022)","previouslyFormattedCitation":"(Muawanah et al., 2022)"},"properties":{"noteIndex":0},"schema":"https://github.com/citation-style-language/schema/raw/master/csl-citation.json"}</w:instrText>
      </w:r>
      <w:r w:rsidR="00D32C6C" w:rsidRPr="0062624C">
        <w:rPr>
          <w:rFonts w:ascii="Times New Roman" w:hAnsi="Times New Roman" w:cs="Times New Roman"/>
          <w:sz w:val="24"/>
          <w:szCs w:val="24"/>
        </w:rPr>
        <w:fldChar w:fldCharType="separate"/>
      </w:r>
      <w:r w:rsidR="00D32C6C" w:rsidRPr="0062624C">
        <w:rPr>
          <w:rFonts w:ascii="Times New Roman" w:hAnsi="Times New Roman" w:cs="Times New Roman"/>
          <w:noProof/>
          <w:sz w:val="24"/>
          <w:szCs w:val="24"/>
        </w:rPr>
        <w:t>(Muawanah et al., 2022)</w:t>
      </w:r>
      <w:r w:rsidR="00D32C6C" w:rsidRPr="0062624C">
        <w:rPr>
          <w:rFonts w:ascii="Times New Roman" w:hAnsi="Times New Roman" w:cs="Times New Roman"/>
          <w:sz w:val="24"/>
          <w:szCs w:val="24"/>
        </w:rPr>
        <w:fldChar w:fldCharType="end"/>
      </w:r>
      <w:r w:rsidR="00D32C6C" w:rsidRPr="0062624C">
        <w:rPr>
          <w:rFonts w:ascii="Times New Roman" w:hAnsi="Times New Roman" w:cs="Times New Roman"/>
          <w:sz w:val="24"/>
          <w:szCs w:val="24"/>
        </w:rPr>
        <w:t>.</w:t>
      </w:r>
      <w:r w:rsidR="008E3237" w:rsidRPr="0062624C">
        <w:rPr>
          <w:rFonts w:ascii="Times New Roman" w:hAnsi="Times New Roman" w:cs="Times New Roman"/>
          <w:sz w:val="24"/>
          <w:szCs w:val="24"/>
        </w:rPr>
        <w:t xml:space="preserve"> </w:t>
      </w:r>
    </w:p>
    <w:p w:rsidR="00973D9E" w:rsidRPr="0062624C" w:rsidRDefault="00FB5587" w:rsidP="00F9560F">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Kinerja auditor mengacu pada pelaksanaan tanggung jawab audit yang diselesaikan dalam jangka waktu yang telah ditentukan. Secara substansi, kinerja mencerminkan sejauh mana seseorang berhasil dalam menjalankan tugasnya. Kinerja dikategorikan baik apabila mampu melampaui target atau memenuhi peran yang telah ditetapkan sebelumnya</w:t>
      </w:r>
      <w:r w:rsidR="00973D9E" w:rsidRPr="0062624C">
        <w:rPr>
          <w:rFonts w:ascii="Times New Roman" w:hAnsi="Times New Roman" w:cs="Times New Roman"/>
          <w:sz w:val="24"/>
          <w:szCs w:val="24"/>
        </w:rPr>
        <w:t>. Kegagalan dalam pelaksanaan audit dapat menimbulkan konsekuensi yang merugikan seperti tuntutan hukum, menurunnya integritas profesional, hilangnya kepercayaan publik, serta berkurangnya kredibilitas di mata masyarakat</w:t>
      </w:r>
      <w:r w:rsidRPr="0062624C">
        <w:rPr>
          <w:rFonts w:ascii="Times New Roman" w:hAnsi="Times New Roman" w:cs="Times New Roman"/>
          <w:sz w:val="24"/>
          <w:szCs w:val="24"/>
        </w:rPr>
        <w:t xml:space="preserve"> </w:t>
      </w:r>
      <w:r w:rsidRPr="0062624C">
        <w:rPr>
          <w:rFonts w:ascii="Times New Roman" w:hAnsi="Times New Roman" w:cs="Times New Roman"/>
          <w:sz w:val="24"/>
          <w:szCs w:val="24"/>
        </w:rPr>
        <w:fldChar w:fldCharType="begin" w:fldLock="1"/>
      </w:r>
      <w:r w:rsidR="00AC2E1F" w:rsidRPr="0062624C">
        <w:rPr>
          <w:rFonts w:ascii="Times New Roman" w:hAnsi="Times New Roman" w:cs="Times New Roman"/>
          <w:sz w:val="24"/>
          <w:szCs w:val="24"/>
        </w:rPr>
        <w:instrText>ADDIN CSL_CITATION {"citationItems":[{"id":"ITEM-1","itemData":{"DOI":"10.33395/owner.v9i2.2689","ISSN":"2548-9224","abstract":"This study aims to examine Indonesian auditors' perceptions regarding the use of artificial intelligence (AI) in the audit process and its impact on audit quality. The study population comprises auditors employed at Public Accounting Firms in the JABODETABEK area. A purposive sampling technique was employed, resulting in a total sample of 208 auditors. This research utilizes a survey method through a questionnaire that includes items measuring the perceived ease of use and perceived usefulness of three types of AI systems: Assisted, Augmented, and Autonomous. The findings reveal that Assisted AI Systems are perceived as the easiest to use and the most beneficial, followed by Augmented AI Systems, which are considered more complex. In contrast, Autonomous AI Systems are regarded as the most challenging to use and the least advantageous. These results indicate significant differences in auditors' perceptions of the three AI system types, underscoring the importance of selecting appropriate technologies to enhance audit efficiency and quality. This study provides valuable insights for audit organizations in optimizing AI implementation while enhancing auditors' competencies to navigate challenges in the digital era.&lt;/p&gt;","author":[{"dropping-particle":"","family":"Sari","given":"Hotma","non-dropping-particle":"","parse-names":false,"suffix":""},{"dropping-particle":"","family":"Wahyuda","given":"Daniel","non-dropping-particle":"","parse-names":false,"suffix":""}],"container-title":"Owner","id":"ITEM-1","issue":"2","issued":{"date-parts":[["2025","5","29"]]},"page":"1430-1442","title":"Persepsi Auditor Indonesia: Artificial Intelligence dan Dampaknya yang Mengubah Kualitas Audit","type":"article-journal","volume":"9"},"uris":["http://www.mendeley.com/documents/?uuid=5ceae3b7-3d41-304c-b894-04a24b2f5e2e"]}],"mendeley":{"formattedCitation":"(H. Sari &amp; Wahyuda, 2025)","plainTextFormattedCitation":"(H. Sari &amp; Wahyuda, 2025)","previouslyFormattedCitation":"(H. Sari &amp; Wahyuda, 2025)"},"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H. Sari &amp; Wahyuda, 2025)</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w:t>
      </w:r>
    </w:p>
    <w:p w:rsidR="00AD4826" w:rsidRPr="0062624C" w:rsidRDefault="008E3237" w:rsidP="00F9560F">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lastRenderedPageBreak/>
        <w:t>Oleh karena itu, profesi auditor menuntut tidak hanya kompetensi teknis dan pemahaman standar akuntansi, tetapi juga integritas dan ketajaman analisis dalam menilai kewajaran laporan keuangan. Ditengah dinamika perkembangan teknologi dan kompleksitas informasi keuangan, auditor dituntut untuk terus beradaptasi guna memastikan perannya tetap relevan dan efektif dalam menjaga akuntabilitas publik.</w:t>
      </w:r>
    </w:p>
    <w:p w:rsidR="00D564BA" w:rsidRPr="0062624C" w:rsidRDefault="00CD6669" w:rsidP="00F76836">
      <w:pPr>
        <w:pStyle w:val="Heading2"/>
        <w:spacing w:line="480" w:lineRule="auto"/>
        <w:jc w:val="both"/>
        <w:rPr>
          <w:rFonts w:cs="Times New Roman"/>
          <w:szCs w:val="24"/>
        </w:rPr>
      </w:pPr>
      <w:bookmarkStart w:id="26" w:name="_Toc201207531"/>
      <w:bookmarkStart w:id="27" w:name="_Toc201210006"/>
      <w:r w:rsidRPr="0062624C">
        <w:rPr>
          <w:rFonts w:cs="Times New Roman"/>
          <w:szCs w:val="24"/>
        </w:rPr>
        <w:t>2.3</w:t>
      </w:r>
      <w:r w:rsidR="0051587B" w:rsidRPr="0062624C">
        <w:rPr>
          <w:rFonts w:cs="Times New Roman"/>
          <w:szCs w:val="24"/>
        </w:rPr>
        <w:t xml:space="preserve"> Efektivitas</w:t>
      </w:r>
      <w:bookmarkEnd w:id="26"/>
      <w:bookmarkEnd w:id="27"/>
      <w:r w:rsidR="0051587B" w:rsidRPr="0062624C">
        <w:rPr>
          <w:rFonts w:cs="Times New Roman"/>
          <w:szCs w:val="24"/>
        </w:rPr>
        <w:t xml:space="preserve"> </w:t>
      </w:r>
    </w:p>
    <w:p w:rsidR="00731A66" w:rsidRPr="0062624C" w:rsidRDefault="00D564BA" w:rsidP="00F76836">
      <w:pPr>
        <w:spacing w:line="480" w:lineRule="auto"/>
        <w:jc w:val="both"/>
        <w:rPr>
          <w:rFonts w:ascii="Times New Roman" w:hAnsi="Times New Roman" w:cs="Times New Roman"/>
        </w:rPr>
      </w:pPr>
      <w:r w:rsidRPr="0062624C">
        <w:rPr>
          <w:rFonts w:ascii="Times New Roman" w:hAnsi="Times New Roman" w:cs="Times New Roman"/>
        </w:rPr>
        <w:tab/>
      </w:r>
      <w:r w:rsidRPr="0062624C">
        <w:rPr>
          <w:rFonts w:ascii="Times New Roman" w:hAnsi="Times New Roman" w:cs="Times New Roman"/>
          <w:sz w:val="24"/>
          <w:szCs w:val="24"/>
        </w:rPr>
        <w:t xml:space="preserve">Efektivitas audit merujuk pada sejauh mana kemampuan proses audit dapat memastikan akurasi, kelengkapan, dan keandalan laporan keuangan yang memerlukan gabungan antara keahlian auditor yang kompeten dan pemanfaatan teknologi audit yang canggih </w:t>
      </w:r>
      <w:r w:rsidRPr="0062624C">
        <w:rPr>
          <w:rFonts w:ascii="Times New Roman" w:hAnsi="Times New Roman" w:cs="Times New Roman"/>
          <w:sz w:val="24"/>
          <w:szCs w:val="24"/>
        </w:rPr>
        <w:fldChar w:fldCharType="begin" w:fldLock="1"/>
      </w:r>
      <w:r w:rsidR="00936C82" w:rsidRPr="0062624C">
        <w:rPr>
          <w:rFonts w:ascii="Times New Roman" w:hAnsi="Times New Roman" w:cs="Times New Roman"/>
          <w:sz w:val="24"/>
          <w:szCs w:val="24"/>
        </w:rPr>
        <w:instrText>ADDIN CSL_CITATION {"citationItems":[{"id":"ITEM-1","itemData":{"DOI":"10.58812/sak.v3.i01","ISSN":"2985-7805","author":[{"dropping-particle":"","family":"Judijanto","given":"Loso","non-dropping-particle":"","parse-names":false,"suffix":""}],"container-title":"Sanskara Akuntansi dan Keuangan","id":"ITEM-1","issue":"01","issued":{"date-parts":[["2024"]]},"page":"25-32","title":"Dampak Kualifikasi Auditor dan Penggunaan Teknologi Audit terhadap Efektivitas Proses Audit di Perusahaan Manufaktur di Indonesia","type":"article-journal","volume":"3"},"uris":["http://www.mendeley.com/documents/?uuid=124dfad6-fc0d-311c-a885-822d8e1d1c87"]}],"mendeley":{"formattedCitation":"(Judijanto, 2024)","plainTextFormattedCitation":"(Judijanto, 2024)","previouslyFormattedCitation":"(Judijanto, 2024)"},"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Judijanto,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w:t>
      </w:r>
      <w:r w:rsidR="00936C82" w:rsidRPr="0062624C">
        <w:rPr>
          <w:rFonts w:ascii="Times New Roman" w:hAnsi="Times New Roman" w:cs="Times New Roman"/>
          <w:sz w:val="24"/>
          <w:szCs w:val="24"/>
        </w:rPr>
        <w:t>Ha</w:t>
      </w:r>
      <w:r w:rsidR="003536F0" w:rsidRPr="0062624C">
        <w:rPr>
          <w:rFonts w:ascii="Times New Roman" w:hAnsi="Times New Roman" w:cs="Times New Roman"/>
          <w:sz w:val="24"/>
          <w:szCs w:val="24"/>
        </w:rPr>
        <w:t xml:space="preserve">l ini sejalan dengan penelitian </w:t>
      </w:r>
      <w:r w:rsidR="003536F0"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10.62668/jitaa.v3i02.1407","ISSN":"2829-3670","abstract":"Internal audit plays a crucial role in ensuring compliance, operational efficiency, and risk mitigation within an organization. With the advancement of technology, internal audit has undergone significant transformation in terms of effectiveness and efficiency. In today's digital age, technologies such as artificial intelligence (AI), big data analytics, robotic process automation (RPA), and blockchain technology have had a major impact on internal audit effectiveness. This study aims to analyze the role of technology in enhancing the effectiveness of internal audits, focusing on the implementation of big data, artificial intelligence (AI), and technology-based audit management systems. The research method used is a literature review and secondary data analysis. The findings indicate that the use of technology in internal audits can improve accuracy, efficiency, and anomaly detection more rapidly than traditional methods. The conclusion of this study emphasizes the importance of technological adaptation in internal auditing to enhance supervision and control quality within organizations.","author":[{"dropping-particle":"","family":"Salihi","given":"Said Saleh","non-dropping-particle":"","parse-names":false,"suffix":""}],"container-title":"JITAA","id":"ITEM-1","issue":"2","issued":{"date-parts":[["2024"]]},"page":"140-148","title":"Peran Teknologi Dalam Meningkatkan Efektivitas Audit Internal","type":"article-journal","volume":"3"},"uris":["http://www.mendeley.com/documents/?uuid=13f7d764-7de8-36d3-b9a1-0cfed32c8539"]}],"mendeley":{"formattedCitation":"(Salihi, 2024)","manualFormatting":"Salihi (2024)","plainTextFormattedCitation":"(Salihi, 2024)","previouslyFormattedCitation":"(Salihi, 2024)"},"properties":{"noteIndex":0},"schema":"https://github.com/citation-style-language/schema/raw/master/csl-citation.json"}</w:instrText>
      </w:r>
      <w:r w:rsidR="003536F0" w:rsidRPr="0062624C">
        <w:rPr>
          <w:rFonts w:ascii="Times New Roman" w:hAnsi="Times New Roman" w:cs="Times New Roman"/>
          <w:sz w:val="24"/>
          <w:szCs w:val="24"/>
        </w:rPr>
        <w:fldChar w:fldCharType="separate"/>
      </w:r>
      <w:r w:rsidR="003536F0" w:rsidRPr="0062624C">
        <w:rPr>
          <w:rFonts w:ascii="Times New Roman" w:hAnsi="Times New Roman" w:cs="Times New Roman"/>
          <w:noProof/>
          <w:sz w:val="24"/>
          <w:szCs w:val="24"/>
        </w:rPr>
        <w:t>Salihi (2024)</w:t>
      </w:r>
      <w:r w:rsidR="003536F0" w:rsidRPr="0062624C">
        <w:rPr>
          <w:rFonts w:ascii="Times New Roman" w:hAnsi="Times New Roman" w:cs="Times New Roman"/>
          <w:sz w:val="24"/>
          <w:szCs w:val="24"/>
        </w:rPr>
        <w:fldChar w:fldCharType="end"/>
      </w:r>
      <w:r w:rsidR="003536F0" w:rsidRPr="0062624C">
        <w:rPr>
          <w:rFonts w:ascii="Times New Roman" w:hAnsi="Times New Roman" w:cs="Times New Roman"/>
          <w:sz w:val="24"/>
          <w:szCs w:val="24"/>
        </w:rPr>
        <w:t xml:space="preserve"> efektivitas audit diindikasikan oleh kemampuan fungsi audit dalam mendukung organisasi untuk meningkatkan transparansi, memperkuat akuntabilitas, serta memastikan kepatuhan terhadap peraturan dan kebijakan yang berlaku. Pernyataan tersebut menunjukkan bahwa efektivitas audit tidak hanya bergantung pada kualitas teknis auditor, tetapi juga pada sejauh mana auditor mampu memanfaatkan teknologi secara optimal untuk mendukung tercapainya tujuan audit yang komprehensif.</w:t>
      </w:r>
    </w:p>
    <w:p w:rsidR="0051587B" w:rsidRPr="0062624C" w:rsidRDefault="00CD6669" w:rsidP="00F76836">
      <w:pPr>
        <w:pStyle w:val="Heading2"/>
        <w:spacing w:line="480" w:lineRule="auto"/>
        <w:jc w:val="both"/>
        <w:rPr>
          <w:rFonts w:cs="Times New Roman"/>
          <w:szCs w:val="24"/>
        </w:rPr>
      </w:pPr>
      <w:bookmarkStart w:id="28" w:name="_Toc201207532"/>
      <w:bookmarkStart w:id="29" w:name="_Toc201210007"/>
      <w:r w:rsidRPr="0062624C">
        <w:rPr>
          <w:rFonts w:cs="Times New Roman"/>
          <w:szCs w:val="24"/>
        </w:rPr>
        <w:t>2.4</w:t>
      </w:r>
      <w:r w:rsidR="0051587B" w:rsidRPr="0062624C">
        <w:rPr>
          <w:rFonts w:cs="Times New Roman"/>
          <w:szCs w:val="24"/>
        </w:rPr>
        <w:t xml:space="preserve"> </w:t>
      </w:r>
      <w:r w:rsidR="0051587B" w:rsidRPr="0062624C">
        <w:rPr>
          <w:rFonts w:cs="Times New Roman"/>
          <w:i/>
          <w:szCs w:val="24"/>
        </w:rPr>
        <w:t>Artificial Intelligence</w:t>
      </w:r>
      <w:bookmarkEnd w:id="28"/>
      <w:bookmarkEnd w:id="29"/>
      <w:r w:rsidR="0051587B" w:rsidRPr="0062624C">
        <w:rPr>
          <w:rFonts w:cs="Times New Roman"/>
          <w:szCs w:val="24"/>
        </w:rPr>
        <w:t xml:space="preserve"> </w:t>
      </w:r>
    </w:p>
    <w:p w:rsidR="0051587B" w:rsidRPr="0062624C" w:rsidRDefault="008E3237" w:rsidP="007D3406">
      <w:pPr>
        <w:spacing w:after="0" w:line="480" w:lineRule="auto"/>
        <w:jc w:val="both"/>
        <w:rPr>
          <w:rFonts w:ascii="Times New Roman" w:hAnsi="Times New Roman" w:cs="Times New Roman"/>
          <w:sz w:val="24"/>
          <w:szCs w:val="24"/>
        </w:rPr>
      </w:pPr>
      <w:r w:rsidRPr="0062624C">
        <w:rPr>
          <w:rFonts w:ascii="Times New Roman" w:hAnsi="Times New Roman" w:cs="Times New Roman"/>
          <w:sz w:val="24"/>
          <w:szCs w:val="24"/>
        </w:rPr>
        <w:tab/>
      </w:r>
      <w:r w:rsidR="001F3387" w:rsidRPr="0062624C">
        <w:rPr>
          <w:rFonts w:ascii="Times New Roman" w:hAnsi="Times New Roman" w:cs="Times New Roman"/>
          <w:i/>
          <w:sz w:val="24"/>
          <w:szCs w:val="24"/>
        </w:rPr>
        <w:t>Artificial Intelligence</w:t>
      </w:r>
      <w:r w:rsidR="00E84125" w:rsidRPr="0062624C">
        <w:rPr>
          <w:rFonts w:ascii="Times New Roman" w:hAnsi="Times New Roman" w:cs="Times New Roman"/>
          <w:i/>
          <w:sz w:val="24"/>
          <w:szCs w:val="24"/>
        </w:rPr>
        <w:t xml:space="preserve"> </w:t>
      </w:r>
      <w:r w:rsidR="00E84125" w:rsidRPr="0062624C">
        <w:rPr>
          <w:rFonts w:ascii="Times New Roman" w:hAnsi="Times New Roman" w:cs="Times New Roman"/>
          <w:sz w:val="24"/>
          <w:szCs w:val="24"/>
        </w:rPr>
        <w:t>(AI)</w:t>
      </w:r>
      <w:r w:rsidR="00716EC6" w:rsidRPr="0062624C">
        <w:rPr>
          <w:rFonts w:ascii="Times New Roman" w:hAnsi="Times New Roman" w:cs="Times New Roman"/>
          <w:sz w:val="24"/>
          <w:szCs w:val="24"/>
        </w:rPr>
        <w:t xml:space="preserve"> atau </w:t>
      </w:r>
      <w:r w:rsidR="001F3387" w:rsidRPr="0062624C">
        <w:rPr>
          <w:rFonts w:ascii="Times New Roman" w:hAnsi="Times New Roman" w:cs="Times New Roman"/>
          <w:sz w:val="24"/>
          <w:szCs w:val="24"/>
        </w:rPr>
        <w:t xml:space="preserve">kecerdasan buatan merujuk pada teknologi yang dikembangkan untuk meniru perilaku dan kecerdasan manusia. Tujuan utama dari AI adalah mengotomatisasi berbagai aktivitas yang sebelumnya dilakukan oleh manusia melalui pemanfaatan sistem teknologi canggih. Seiring waktu, perkembangan AI </w:t>
      </w:r>
      <w:r w:rsidR="001F3387" w:rsidRPr="0062624C">
        <w:rPr>
          <w:rFonts w:ascii="Times New Roman" w:hAnsi="Times New Roman" w:cs="Times New Roman"/>
          <w:sz w:val="24"/>
          <w:szCs w:val="24"/>
        </w:rPr>
        <w:lastRenderedPageBreak/>
        <w:t xml:space="preserve">semakin pesat karena semakin banyak bidang professional yang mulai mengadopsi keunggulan dan efisiensi yang ditawarkan oleh teknologi ini </w:t>
      </w:r>
      <w:r w:rsidR="001F3387" w:rsidRPr="0062624C">
        <w:rPr>
          <w:rFonts w:ascii="Times New Roman" w:hAnsi="Times New Roman" w:cs="Times New Roman"/>
          <w:sz w:val="24"/>
          <w:szCs w:val="24"/>
        </w:rPr>
        <w:fldChar w:fldCharType="begin" w:fldLock="1"/>
      </w:r>
      <w:r w:rsidR="00DB00AA" w:rsidRPr="0062624C">
        <w:rPr>
          <w:rFonts w:ascii="Times New Roman" w:hAnsi="Times New Roman" w:cs="Times New Roman"/>
          <w:sz w:val="24"/>
          <w:szCs w:val="24"/>
        </w:rPr>
        <w:instrText>ADDIN CSL_CITATION {"citationItems":[{"id":"ITEM-1","itemData":{"DOI":"10.30656/jak.v11i2.7661","ISSN":"2549-5968","abstract":"This study aims to investigate external auditors' perception of the impact of artificial intelligence's ease of use and usefulness on audit quality, while also examining the potential scepticism among external auditors towards the integration of artificial intelligence in the audit process. A quantitative approach is utilized to analyze the relationship between the variables. The research was conducted through questionnaires distributed via telegram and WhatsApp groups, email, and collaboration with IAPI. One hundred and eight valid responses were gathered from external auditors of Big Four KAP, internationally affiliated KAP - non big four, and national KAP. \r Findings reveal that external auditors do not exhibit a sceptical attitude towards the usage of artificial intelligence in the audit process. The test results demonstrate that external auditors' perceptions of the ease of using artificial intelligence aids in enhancing audit quality. Similarly, gauging external auditors' perceived usefulness or benefits of artificial intelligence can also lead to improved audit quality. This study's sample is limited to external auditors of financial statements at public accounting firms, and therefore the findings should not be extended to other types of auditors such as government or internal auditors.\r This study offers external auditors a thorough comprehension of how artificial intelligence contributes to the audit process to improve audit quality. The necessity for external auditors to improve their technical skills arises due to the increased utilization of big data by businesses. Hence, universities must provide graduates with competence in not only accounting and auditing but also the latest technology.","author":[{"dropping-particle":"","family":"Sari","given":"Yetri Martika","non-dropping-particle":"","parse-names":false,"suffix":""},{"dropping-particle":"","family":"Putri","given":"Rosydalina","non-dropping-particle":"","parse-names":false,"suffix":""}],"container-title":"JAK (Jurnal Akuntansi) Kajian Ilmiah Akuntansi","id":"ITEM-1","issue":"2","issued":{"date-parts":[["2024","7","18"]]},"page":"256-270","publisher":"Universitas Serang Raya","title":"Persepsi Auditor Eksternal Atas Pengaruh Kemudahan dan Kegunaan Artificial Intelligence Terhadap Kualitas Audit","type":"article-journal","volume":"11"},"uris":["http://www.mendeley.com/documents/?uuid=fe9fe485-5d07-3180-8bc7-c525f19f6548"]}],"mendeley":{"formattedCitation":"(Y. M. Sari &amp; Putri, 2024)","plainTextFormattedCitation":"(Y. M. Sari &amp; Putri, 2024)","previouslyFormattedCitation":"(Y. M. Sari &amp; Putri, 2024)"},"properties":{"noteIndex":0},"schema":"https://github.com/citation-style-language/schema/raw/master/csl-citation.json"}</w:instrText>
      </w:r>
      <w:r w:rsidR="001F3387" w:rsidRPr="0062624C">
        <w:rPr>
          <w:rFonts w:ascii="Times New Roman" w:hAnsi="Times New Roman" w:cs="Times New Roman"/>
          <w:sz w:val="24"/>
          <w:szCs w:val="24"/>
        </w:rPr>
        <w:fldChar w:fldCharType="separate"/>
      </w:r>
      <w:r w:rsidR="00DB00AA" w:rsidRPr="0062624C">
        <w:rPr>
          <w:rFonts w:ascii="Times New Roman" w:hAnsi="Times New Roman" w:cs="Times New Roman"/>
          <w:noProof/>
          <w:sz w:val="24"/>
          <w:szCs w:val="24"/>
        </w:rPr>
        <w:t>(Y. M. Sari &amp; Putri, 2024)</w:t>
      </w:r>
      <w:r w:rsidR="001F3387" w:rsidRPr="0062624C">
        <w:rPr>
          <w:rFonts w:ascii="Times New Roman" w:hAnsi="Times New Roman" w:cs="Times New Roman"/>
          <w:sz w:val="24"/>
          <w:szCs w:val="24"/>
        </w:rPr>
        <w:fldChar w:fldCharType="end"/>
      </w:r>
      <w:r w:rsidR="001F3387" w:rsidRPr="0062624C">
        <w:rPr>
          <w:rFonts w:ascii="Times New Roman" w:hAnsi="Times New Roman" w:cs="Times New Roman"/>
          <w:sz w:val="24"/>
          <w:szCs w:val="24"/>
        </w:rPr>
        <w:t>.</w:t>
      </w:r>
      <w:r w:rsidR="003536F0" w:rsidRPr="0062624C">
        <w:rPr>
          <w:rFonts w:ascii="Times New Roman" w:hAnsi="Times New Roman" w:cs="Times New Roman"/>
          <w:sz w:val="24"/>
          <w:szCs w:val="24"/>
        </w:rPr>
        <w:t xml:space="preserve"> Menurut Ryan et </w:t>
      </w:r>
      <w:r w:rsidR="00D32C6C" w:rsidRPr="0062624C">
        <w:rPr>
          <w:rFonts w:ascii="Times New Roman" w:hAnsi="Times New Roman" w:cs="Times New Roman"/>
          <w:sz w:val="24"/>
          <w:szCs w:val="24"/>
        </w:rPr>
        <w:t xml:space="preserve">al (2023) dalam </w:t>
      </w:r>
      <w:r w:rsidR="00D32C6C" w:rsidRPr="0062624C">
        <w:rPr>
          <w:rFonts w:ascii="Times New Roman" w:hAnsi="Times New Roman" w:cs="Times New Roman"/>
          <w:sz w:val="24"/>
          <w:szCs w:val="24"/>
        </w:rPr>
        <w:fldChar w:fldCharType="begin" w:fldLock="1"/>
      </w:r>
      <w:r w:rsidR="003536F0" w:rsidRPr="0062624C">
        <w:rPr>
          <w:rFonts w:ascii="Times New Roman" w:hAnsi="Times New Roman" w:cs="Times New Roman"/>
          <w:sz w:val="24"/>
          <w:szCs w:val="24"/>
        </w:rPr>
        <w:instrText>ADDIN CSL_CITATION {"citationItems":[{"id":"ITEM-1","itemData":{"DOI":"10.58192/ebismen.v4i1.3158","ISSN":"2962-7621","abstract":"&lt;p&gt;Artificial Intelligence (AI) is increasingly used in financial accounting to improve decision-making effectiveness. This research analyzes the role of AI in supporting data-driven decision making and identifies challenges in its implementation. Using a qualitative approach with the Systematic Literature Review (SLR) method, this study reviewed 41 relevant articles from national and international journals. The results showed that 28 studies supported the effectiveness of AI in improving financial decision-making by automating transaction recording, enabling algorithm-based predictive analysis, and detecting financial anomalies. AI enables companies to respond faster to market changes, increase transparency of financial reports, and reduce human errors in accounting processes.However, 13 studies highlighted challenges such as technological complexity, limited transparency in decision-making, algorithmic bias, and organizational readiness. In addition, evolving regulations are an obstacle to ensuring optimal use of AI while minimizing ethical and legal risks. The success of AI in financial decision-making depends on infrastructure readiness, regulatory support, and human resource competencies. Without a well-planned strategy, AI may pose new challenges that hinder its effectiveness. Therefore, this study provides insights into the optimal AI implementation strategy to ensure that this technology improves the accuracy and transparency of decision making while maintaining financial accounting accountability.&lt;/p&gt;","author":[{"dropping-particle":"","family":"Nazari","given":"Esa Cahyani","non-dropping-particle":"","parse-names":false,"suffix":""},{"dropping-particle":"","family":"Mukhtaruddin","given":"Mukhtaruddin","non-dropping-particle":"","parse-names":false,"suffix":""}],"container-title":"Jurnal Ekonomi, Bisnis dan Manajemen","id":"ITEM-1","issue":"1","issued":{"date-parts":[["2025","3","17"]]},"page":"77-101","title":"Transformasi Artificial Intelligence dalam Akuntansi Keuangan: Inovasi dalam Pengambilan Keputusan atau Memunculkan Tantangan Baru?","type":"article-journal","volume":"4"},"uris":["http://www.mendeley.com/documents/?uuid=6c1d7b51-cac6-35b1-a93a-0c2dc1bac06c"]}],"mendeley":{"formattedCitation":"(Nazari &amp; Mukhtaruddin, 2025)","manualFormatting":"Nazari &amp; Mukhtaruddin (2025)","plainTextFormattedCitation":"(Nazari &amp; Mukhtaruddin, 2025)","previouslyFormattedCitation":"(Nazari &amp; Mukhtaruddin, 2025)"},"properties":{"noteIndex":0},"schema":"https://github.com/citation-style-language/schema/raw/master/csl-citation.json"}</w:instrText>
      </w:r>
      <w:r w:rsidR="00D32C6C" w:rsidRPr="0062624C">
        <w:rPr>
          <w:rFonts w:ascii="Times New Roman" w:hAnsi="Times New Roman" w:cs="Times New Roman"/>
          <w:sz w:val="24"/>
          <w:szCs w:val="24"/>
        </w:rPr>
        <w:fldChar w:fldCharType="separate"/>
      </w:r>
      <w:r w:rsidR="003536F0" w:rsidRPr="0062624C">
        <w:rPr>
          <w:rFonts w:ascii="Times New Roman" w:hAnsi="Times New Roman" w:cs="Times New Roman"/>
          <w:noProof/>
          <w:sz w:val="24"/>
          <w:szCs w:val="24"/>
        </w:rPr>
        <w:t>Nazari &amp; Mukhtaruddin (</w:t>
      </w:r>
      <w:r w:rsidR="00D32C6C" w:rsidRPr="0062624C">
        <w:rPr>
          <w:rFonts w:ascii="Times New Roman" w:hAnsi="Times New Roman" w:cs="Times New Roman"/>
          <w:noProof/>
          <w:sz w:val="24"/>
          <w:szCs w:val="24"/>
        </w:rPr>
        <w:t>2025)</w:t>
      </w:r>
      <w:r w:rsidR="00D32C6C" w:rsidRPr="0062624C">
        <w:rPr>
          <w:rFonts w:ascii="Times New Roman" w:hAnsi="Times New Roman" w:cs="Times New Roman"/>
          <w:sz w:val="24"/>
          <w:szCs w:val="24"/>
        </w:rPr>
        <w:fldChar w:fldCharType="end"/>
      </w:r>
      <w:r w:rsidR="00D32C6C" w:rsidRPr="0062624C">
        <w:rPr>
          <w:rFonts w:ascii="Times New Roman" w:hAnsi="Times New Roman" w:cs="Times New Roman"/>
          <w:sz w:val="24"/>
          <w:szCs w:val="24"/>
        </w:rPr>
        <w:t xml:space="preserve"> </w:t>
      </w:r>
      <w:r w:rsidR="00D32C6C" w:rsidRPr="0062624C">
        <w:rPr>
          <w:rFonts w:ascii="Times New Roman" w:hAnsi="Times New Roman" w:cs="Times New Roman"/>
          <w:i/>
          <w:sz w:val="24"/>
          <w:szCs w:val="24"/>
        </w:rPr>
        <w:t>Artificial Intelligence</w:t>
      </w:r>
      <w:r w:rsidR="00D32C6C" w:rsidRPr="0062624C">
        <w:rPr>
          <w:rFonts w:ascii="Times New Roman" w:hAnsi="Times New Roman" w:cs="Times New Roman"/>
          <w:sz w:val="24"/>
          <w:szCs w:val="24"/>
        </w:rPr>
        <w:t xml:space="preserve"> tidak hanya digunakan untuk mengotomatisasi pekerjaan di bidang akuntansi, tetapi juga berperan penting dalam membantu proses pengambilan keputusan keuangan yang berbasis pada analisis data. Perkembangan AI yang pesat memang menawarkan peluang besar dalam meningkatkan efisiensi dan kualitas pengambilan kepu</w:t>
      </w:r>
      <w:r w:rsidR="00193924" w:rsidRPr="0062624C">
        <w:rPr>
          <w:rFonts w:ascii="Times New Roman" w:hAnsi="Times New Roman" w:cs="Times New Roman"/>
          <w:sz w:val="24"/>
          <w:szCs w:val="24"/>
        </w:rPr>
        <w:t>tusan, namun tantangan integrasi</w:t>
      </w:r>
      <w:r w:rsidR="00D32C6C" w:rsidRPr="0062624C">
        <w:rPr>
          <w:rFonts w:ascii="Times New Roman" w:hAnsi="Times New Roman" w:cs="Times New Roman"/>
          <w:sz w:val="24"/>
          <w:szCs w:val="24"/>
        </w:rPr>
        <w:t xml:space="preserve"> teknologi ini dalam praktik professional tetap perlu diperhatikan untuk memastikan keberhasilan adopsinya.</w:t>
      </w:r>
    </w:p>
    <w:p w:rsidR="00832E60" w:rsidRPr="0062624C" w:rsidRDefault="00832E60" w:rsidP="007D3406">
      <w:pPr>
        <w:pStyle w:val="NormalWeb"/>
        <w:spacing w:before="0" w:beforeAutospacing="0" w:after="0" w:afterAutospacing="0" w:line="480" w:lineRule="auto"/>
        <w:jc w:val="both"/>
        <w:rPr>
          <w:color w:val="000000" w:themeColor="text1"/>
        </w:rPr>
      </w:pPr>
      <w:r w:rsidRPr="0062624C">
        <w:tab/>
      </w:r>
      <w:r w:rsidRPr="0062624C">
        <w:rPr>
          <w:color w:val="000000" w:themeColor="text1"/>
        </w:rPr>
        <w:t xml:space="preserve">Menurut Hasanah (2024) dalam </w:t>
      </w:r>
      <w:r w:rsidRPr="0062624C">
        <w:rPr>
          <w:color w:val="000000" w:themeColor="text1"/>
        </w:rPr>
        <w:fldChar w:fldCharType="begin" w:fldLock="1"/>
      </w:r>
      <w:r w:rsidR="001B1FAE" w:rsidRPr="0062624C">
        <w:rPr>
          <w:color w:val="000000" w:themeColor="text1"/>
        </w:rPr>
        <w:instrText>ADDIN CSL_CITATION {"citationItems":[{"id":"ITEM-1","itemData":{"DOI":"10.58192/ebismen.v4i1.3158","ISSN":"2962-7621","abstract":"&lt;p&gt;Artificial Intelligence (AI) is increasingly used in financial accounting to improve decision-making effectiveness. This research analyzes the role of AI in supporting data-driven decision making and identifies challenges in its implementation. Using a qualitative approach with the Systematic Literature Review (SLR) method, this study reviewed 41 relevant articles from national and international journals. The results showed that 28 studies supported the effectiveness of AI in improving financial decision-making by automating transaction recording, enabling algorithm-based predictive analysis, and detecting financial anomalies. AI enables companies to respond faster to market changes, increase transparency of financial reports, and reduce human errors in accounting processes.However, 13 studies highlighted challenges such as technological complexity, limited transparency in decision-making, algorithmic bias, and organizational readiness. In addition, evolving regulations are an obstacle to ensuring optimal use of AI while minimizing ethical and legal risks. The success of AI in financial decision-making depends on infrastructure readiness, regulatory support, and human resource competencies. Without a well-planned strategy, AI may pose new challenges that hinder its effectiveness. Therefore, this study provides insights into the optimal AI implementation strategy to ensure that this technology improves the accuracy and transparency of decision making while maintaining financial accounting accountability.&lt;/p&gt;","author":[{"dropping-particle":"","family":"Nazari","given":"Esa Cahyani","non-dropping-particle":"","parse-names":false,"suffix":""},{"dropping-particle":"","family":"Mukhtaruddin","given":"Mukhtaruddin","non-dropping-particle":"","parse-names":false,"suffix":""}],"container-title":"Jurnal Ekonomi, Bisnis dan Manajemen","id":"ITEM-1","issue":"1","issued":{"date-parts":[["2025","3","17"]]},"page":"77-101","title":"Transformasi Artificial Intelligence dalam Akuntansi Keuangan: Inovasi dalam Pengambilan Keputusan atau Memunculkan Tantangan Baru?","type":"article-journal","volume":"4"},"uris":["http://www.mendeley.com/documents/?uuid=6c1d7b51-cac6-35b1-a93a-0c2dc1bac06c"]}],"mendeley":{"formattedCitation":"(Nazari &amp; Mukhtaruddin, 2025)","manualFormatting":"Nazari &amp; Mukhtaruddin (2025)","plainTextFormattedCitation":"(Nazari &amp; Mukhtaruddin, 2025)","previouslyFormattedCitation":"(Nazari &amp; Mukhtaruddin, 2025)"},"properties":{"noteIndex":0},"schema":"https://github.com/citation-style-language/schema/raw/master/csl-citation.json"}</w:instrText>
      </w:r>
      <w:r w:rsidRPr="0062624C">
        <w:rPr>
          <w:color w:val="000000" w:themeColor="text1"/>
        </w:rPr>
        <w:fldChar w:fldCharType="separate"/>
      </w:r>
      <w:r w:rsidRPr="0062624C">
        <w:rPr>
          <w:noProof/>
          <w:color w:val="000000" w:themeColor="text1"/>
        </w:rPr>
        <w:t>Nazari &amp; Mukhtaruddin (2025)</w:t>
      </w:r>
      <w:r w:rsidRPr="0062624C">
        <w:rPr>
          <w:color w:val="000000" w:themeColor="text1"/>
        </w:rPr>
        <w:fldChar w:fldCharType="end"/>
      </w:r>
      <w:r w:rsidRPr="0062624C">
        <w:rPr>
          <w:color w:val="000000" w:themeColor="text1"/>
        </w:rPr>
        <w:t xml:space="preserve"> Di sisi lain, penerapan AI dalam bidang akuntansi juga berkontribusi terhadap peningkatan </w:t>
      </w:r>
      <w:r w:rsidRPr="0062624C">
        <w:rPr>
          <w:rStyle w:val="Strong"/>
          <w:b w:val="0"/>
          <w:color w:val="000000" w:themeColor="text1"/>
        </w:rPr>
        <w:t>transparansi dan akuntabilitas pelaporan keuangan</w:t>
      </w:r>
      <w:r w:rsidRPr="0062624C">
        <w:rPr>
          <w:color w:val="000000" w:themeColor="text1"/>
        </w:rPr>
        <w:t xml:space="preserve">. Melalui proses otomatisasi, AI mampu </w:t>
      </w:r>
      <w:r w:rsidRPr="0062624C">
        <w:rPr>
          <w:rStyle w:val="Strong"/>
          <w:b w:val="0"/>
          <w:color w:val="000000" w:themeColor="text1"/>
        </w:rPr>
        <w:t>meminimalisir subjektivitas dalam analisis data keuangan</w:t>
      </w:r>
      <w:r w:rsidRPr="0062624C">
        <w:rPr>
          <w:color w:val="000000" w:themeColor="text1"/>
        </w:rPr>
        <w:t xml:space="preserve"> serta menghasilkan laporan yang lebih objektif. Selain itu, AI turut mempercepat proses audit dengan </w:t>
      </w:r>
      <w:r w:rsidRPr="0062624C">
        <w:rPr>
          <w:rStyle w:val="Strong"/>
          <w:b w:val="0"/>
          <w:color w:val="000000" w:themeColor="text1"/>
        </w:rPr>
        <w:t>mengidentifikasi anomali keuangan yang mungkin luput dari pengamatan auditor manusia</w:t>
      </w:r>
      <w:r w:rsidRPr="0062624C">
        <w:rPr>
          <w:color w:val="000000" w:themeColor="text1"/>
        </w:rPr>
        <w:t xml:space="preserve">. Meskipun demikian, terdapat kekhawatiran bahwa AI berpotensi </w:t>
      </w:r>
      <w:r w:rsidRPr="0062624C">
        <w:rPr>
          <w:rStyle w:val="Strong"/>
          <w:b w:val="0"/>
          <w:color w:val="000000" w:themeColor="text1"/>
        </w:rPr>
        <w:t>menggantikan peran manusia dalam profesi akuntansi</w:t>
      </w:r>
      <w:r w:rsidRPr="0062624C">
        <w:rPr>
          <w:color w:val="000000" w:themeColor="text1"/>
        </w:rPr>
        <w:t xml:space="preserve">, yang dapat memunculkan resistensi dari kalangan tenaga kerja. Oleh karena itu, penting bagi organisasi untuk mempertimbangkan </w:t>
      </w:r>
      <w:r w:rsidRPr="0062624C">
        <w:rPr>
          <w:rStyle w:val="Strong"/>
          <w:b w:val="0"/>
          <w:color w:val="000000" w:themeColor="text1"/>
        </w:rPr>
        <w:t>kesiapan sumber daya manusia</w:t>
      </w:r>
      <w:r w:rsidRPr="0062624C">
        <w:rPr>
          <w:color w:val="000000" w:themeColor="text1"/>
        </w:rPr>
        <w:t xml:space="preserve"> dalam proses adopsi AI, agar manfaat teknologi dapat dimaksimalkan tanpa mengganggu stabilitas tenaga kerja yang ada.</w:t>
      </w:r>
    </w:p>
    <w:p w:rsidR="00731A66" w:rsidRPr="0062624C" w:rsidRDefault="00CD6669" w:rsidP="00F76836">
      <w:pPr>
        <w:pStyle w:val="Heading2"/>
        <w:spacing w:line="480" w:lineRule="auto"/>
        <w:jc w:val="both"/>
        <w:rPr>
          <w:rFonts w:cs="Times New Roman"/>
          <w:szCs w:val="24"/>
        </w:rPr>
      </w:pPr>
      <w:bookmarkStart w:id="30" w:name="_Toc201207533"/>
      <w:bookmarkStart w:id="31" w:name="_Toc201210008"/>
      <w:r w:rsidRPr="0062624C">
        <w:rPr>
          <w:rFonts w:cs="Times New Roman"/>
          <w:szCs w:val="24"/>
        </w:rPr>
        <w:lastRenderedPageBreak/>
        <w:t>2.5</w:t>
      </w:r>
      <w:r w:rsidR="0051587B" w:rsidRPr="0062624C">
        <w:rPr>
          <w:rFonts w:cs="Times New Roman"/>
          <w:szCs w:val="24"/>
        </w:rPr>
        <w:t xml:space="preserve"> Proses Audit</w:t>
      </w:r>
      <w:bookmarkEnd w:id="30"/>
      <w:bookmarkEnd w:id="31"/>
      <w:r w:rsidR="0051587B" w:rsidRPr="0062624C">
        <w:rPr>
          <w:rFonts w:cs="Times New Roman"/>
          <w:szCs w:val="24"/>
        </w:rPr>
        <w:t xml:space="preserve"> </w:t>
      </w:r>
    </w:p>
    <w:p w:rsidR="001B1FAE" w:rsidRPr="0062624C" w:rsidRDefault="008F4543" w:rsidP="001B1FAE">
      <w:pPr>
        <w:spacing w:after="0" w:line="480" w:lineRule="auto"/>
        <w:jc w:val="both"/>
        <w:rPr>
          <w:rFonts w:ascii="Times New Roman" w:hAnsi="Times New Roman" w:cs="Times New Roman"/>
          <w:sz w:val="24"/>
          <w:szCs w:val="24"/>
        </w:rPr>
      </w:pPr>
      <w:r w:rsidRPr="0062624C">
        <w:rPr>
          <w:rFonts w:ascii="Times New Roman" w:hAnsi="Times New Roman" w:cs="Times New Roman"/>
        </w:rPr>
        <w:tab/>
      </w:r>
      <w:r w:rsidRPr="0062624C">
        <w:rPr>
          <w:rFonts w:ascii="Times New Roman" w:hAnsi="Times New Roman" w:cs="Times New Roman"/>
          <w:sz w:val="24"/>
          <w:szCs w:val="24"/>
        </w:rPr>
        <w:t xml:space="preserve">Menurut Hasanah &amp; Putri (2018) dalam </w:t>
      </w:r>
      <w:r w:rsidRPr="0062624C">
        <w:rPr>
          <w:rFonts w:ascii="Times New Roman" w:hAnsi="Times New Roman" w:cs="Times New Roman"/>
          <w:sz w:val="24"/>
          <w:szCs w:val="24"/>
        </w:rPr>
        <w:fldChar w:fldCharType="begin" w:fldLock="1"/>
      </w:r>
      <w:r w:rsidR="008C33F0" w:rsidRPr="0062624C">
        <w:rPr>
          <w:rFonts w:ascii="Times New Roman" w:hAnsi="Times New Roman" w:cs="Times New Roman"/>
          <w:sz w:val="24"/>
          <w:szCs w:val="24"/>
        </w:rPr>
        <w:instrText>ADDIN CSL_CITATION {"citationItems":[{"id":"ITEM-1","itemData":{"DOI":"https://doi.org/10.51903/jupea.v2i1.152","ISSN":"2808-9006","author":[{"dropping-particle":"","family":"Muawanah","given":"Afifah","non-dropping-particle":"","parse-names":false,"suffix":""},{"dropping-particle":"","family":"Adawiyah","given":"Dea","non-dropping-particle":"","parse-names":false,"suffix":""},{"dropping-particle":"","family":"Maisarah","given":"Ilma","non-dropping-particle":"","parse-names":false,"suffix":""},{"dropping-particle":"","family":"Rafli","given":"Muhammad","non-dropping-particle":"","parse-names":false,"suffix":""},{"dropping-particle":"","family":"Ali","given":"Antariksa","non-dropping-particle":"","parse-names":false,"suffix":""},{"dropping-particle":"","family":"Widiastuti","given":"Ni Putu Eka","non-dropping-particle":"","parse-names":false,"suffix":""}],"container-title":"JURNAL PUBLIKASI EKONOMI DAN AKUNTANSI","id":"ITEM-1","issue":"1","issued":{"date-parts":[["2022","1"]]},"title":"Perilaku Auditor Menyikapi Munculnya Artificial Intelligence dalam Proses Audit","type":"article-journal","volume":"2"},"uris":["http://www.mendeley.com/documents/?uuid=6b59722a-1d0e-3fbb-984e-d09506da2e3c"]}],"mendeley":{"formattedCitation":"(Muawanah et al., 2022)","manualFormatting":"Muawanah et al. (2022)","plainTextFormattedCitation":"(Muawanah et al., 2022)","previouslyFormattedCitation":"(Muawanah et al., 2022)"},"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Muawanah et al. (2022)</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audit merupakan proses yang terstruktur dan sistematis untuk mengumpulkan serta menilai bukti secara objektif terkait laporan aktivitas ekonomi guna menilai sejauh mana informasi tersebut sesuai dengan standar yang berlaku serta menyampaikan hasil evaluasinya kepada pihak yang berkepentingan. </w:t>
      </w:r>
    </w:p>
    <w:p w:rsidR="007D3406" w:rsidRPr="0062624C" w:rsidRDefault="001B1FAE" w:rsidP="007D340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Proses audit juga didefinisikan oleh </w:t>
      </w:r>
      <w:r w:rsidRPr="0062624C">
        <w:rPr>
          <w:rFonts w:ascii="Times New Roman" w:hAnsi="Times New Roman" w:cs="Times New Roman"/>
          <w:sz w:val="24"/>
          <w:szCs w:val="24"/>
        </w:rPr>
        <w:fldChar w:fldCharType="begin" w:fldLock="1"/>
      </w:r>
      <w:r w:rsidR="00FB5587" w:rsidRPr="0062624C">
        <w:rPr>
          <w:rFonts w:ascii="Times New Roman" w:hAnsi="Times New Roman" w:cs="Times New Roman"/>
          <w:sz w:val="24"/>
          <w:szCs w:val="24"/>
        </w:rPr>
        <w:instrText>ADDIN CSL_CITATION {"citationItems":[{"id":"ITEM-1","itemData":{"DOI":"https://doi.org/10.31253/aktek.v16i2.3431","ISSN":"2541-3503","author":[{"dropping-particle":"","family":"Mulyandini","given":"Vita Citra","non-dropping-particle":"","parse-names":false,"suffix":""},{"dropping-particle":"","family":"Anggionaldi","given":"Muhammad","non-dropping-particle":"","parse-names":false,"suffix":""}],"container-title":"Akuntoteknologi: Jurnal Ilmiah Akuntansi dan Teknologi","id":"ITEM-1","issue":"2","issued":{"date-parts":[["2024","12","19"]]},"language":"Indonesia","title":"Peran Kecerdasan Buatan Dalam Mendeteksi Kecurangan Keuangan: Studi Kasus Pada Proses Audit Forensik","type":"article-journal","volume":"16"},"uris":["http://www.mendeley.com/documents/?uuid=64f0f18a-6f30-3aac-972a-29b979151e44"]}],"mendeley":{"formattedCitation":"(Mulyandini &amp; Anggionaldi, 2024)","manualFormatting":"Mulyandini &amp; Anggionaldi (2024)","plainTextFormattedCitation":"(Mulyandini &amp; Anggionaldi, 2024)","previouslyFormattedCitation":"(Mulyandini &amp; Anggionaldi, 2024)"},"properties":{"noteIndex":0},"schema":"https://github.com/citation-style-language/schema/raw/master/csl-citation.json"}</w:instrText>
      </w:r>
      <w:r w:rsidRPr="0062624C">
        <w:rPr>
          <w:rFonts w:ascii="Times New Roman" w:hAnsi="Times New Roman" w:cs="Times New Roman"/>
          <w:sz w:val="24"/>
          <w:szCs w:val="24"/>
        </w:rPr>
        <w:fldChar w:fldCharType="separate"/>
      </w:r>
      <w:r w:rsidRPr="0062624C">
        <w:rPr>
          <w:rFonts w:ascii="Times New Roman" w:hAnsi="Times New Roman" w:cs="Times New Roman"/>
          <w:noProof/>
          <w:sz w:val="24"/>
          <w:szCs w:val="24"/>
        </w:rPr>
        <w:t>Mulyandini &amp; Anggionaldi (2024)</w:t>
      </w:r>
      <w:r w:rsidRPr="0062624C">
        <w:rPr>
          <w:rFonts w:ascii="Times New Roman" w:hAnsi="Times New Roman" w:cs="Times New Roman"/>
          <w:sz w:val="24"/>
          <w:szCs w:val="24"/>
        </w:rPr>
        <w:fldChar w:fldCharType="end"/>
      </w:r>
      <w:r w:rsidRPr="0062624C">
        <w:rPr>
          <w:rFonts w:ascii="Times New Roman" w:hAnsi="Times New Roman" w:cs="Times New Roman"/>
          <w:sz w:val="24"/>
          <w:szCs w:val="24"/>
        </w:rPr>
        <w:t xml:space="preserve"> proses audit merupakan serangkaian langkah sistematis yang dilakukan untuk mengumpulkan, mengevaluasi, dan menilai bukti-bukti terkait kegiatan keuangan atau operasional suatu entitas. Tujuan utamanya adalah untuk menilai kewajaran laporan keuangn, memastikan kepatuhan terhadap standar yang berlaku, serta mengidentifikasi potensi kesalahan atau ketidaksesuaian dalam pengelolaan organisasi. </w:t>
      </w:r>
    </w:p>
    <w:p w:rsidR="00AC2E1F" w:rsidRPr="0062624C" w:rsidRDefault="007D3406" w:rsidP="007D340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 xml:space="preserve">Audit adalah suatu proses yang dilakukan secara sistematis oleh seorang profesional yang memiliki keahlian dibidangnya, dengan tujuan untuk mengumpulkan dan menilai bukti-bukti terkait aktivitas ekonomi suatu entitas. Tujuan utama dari proses ini adalah untuk menjamin bahwa laporan keuangan yang disusun telah sesuai dengan standar yang berlaku sehingga dapat memberikan informasi yang andal dan relevan mengenai kewajaran penyajian laporan keuangan </w:t>
      </w:r>
      <w:r w:rsidR="00AC2E1F" w:rsidRPr="0062624C">
        <w:rPr>
          <w:rFonts w:ascii="Times New Roman" w:hAnsi="Times New Roman" w:cs="Times New Roman"/>
          <w:sz w:val="24"/>
          <w:szCs w:val="24"/>
        </w:rPr>
        <w:fldChar w:fldCharType="begin" w:fldLock="1"/>
      </w:r>
      <w:r w:rsidR="00B971DF" w:rsidRPr="0062624C">
        <w:rPr>
          <w:rFonts w:ascii="Times New Roman" w:hAnsi="Times New Roman" w:cs="Times New Roman"/>
          <w:sz w:val="24"/>
          <w:szCs w:val="24"/>
        </w:rPr>
        <w:instrText>ADDIN CSL_CITATION {"citationItems":[{"id":"ITEM-1","itemData":{"DOI":"10.61722/jemba.v1i4.519","ISSN":"3047-6240","abstract":"This research aims to further explore how internal audit technology can be applied effectively and efficiently to strengthen audit performance and quality. This research method uses a qualitative approach. Data collection techniques in the study used interviews, observations to sources who work in public accounting firms and were obtained by documentation, namely collecting data related to the internal audit technology used. The results of the analysis show that the existence of this technology has a significant impact on auditor performance. However, technology also poses challenges, such as dependence that has the potential to reduce auditor accuracy and data security risks. Effective internal controls and a deep understanding of the technology used are needed to overcome these challenges. By addressing these challenges, auditors have great potential to develop audits that are comprehensive, value-oriented, integrated, and make a valuable contribution.&lt;/p&gt;","author":[{"dropping-particle":"","family":"Suyudi","given":"Safira Salma Azzahra","non-dropping-particle":"","parse-names":false,"suffix":""},{"dropping-particle":"","family":"Wijaya","given":"Syah Arief Atmaja","non-dropping-particle":"","parse-names":false,"suffix":""}],"container-title":"JURNAL ILMIAH EKONOMI, MANAJEMEN, BISNIS DAN AKUNTANSI","id":"ITEM-1","issue":"4","issued":{"date-parts":[["2024","11","21"]]},"page":"277-283","title":"Analisis Peranan Teknologi Audit Internal dalam Mendukung Kinerja Auditor","type":"article-journal","volume":"1"},"uris":["http://www.mendeley.com/documents/?uuid=f87e9c2f-6571-398e-9ea8-223ecd1163b1"]}],"mendeley":{"formattedCitation":"(Suyudi &amp; Wijaya, 2024)","plainTextFormattedCitation":"(Suyudi &amp; Wijaya, 2024)","previouslyFormattedCitation":"(Suyudi &amp; Wijaya, 2024)"},"properties":{"noteIndex":0},"schema":"https://github.com/citation-style-language/schema/raw/master/csl-citation.json"}</w:instrText>
      </w:r>
      <w:r w:rsidR="00AC2E1F" w:rsidRPr="0062624C">
        <w:rPr>
          <w:rFonts w:ascii="Times New Roman" w:hAnsi="Times New Roman" w:cs="Times New Roman"/>
          <w:sz w:val="24"/>
          <w:szCs w:val="24"/>
        </w:rPr>
        <w:fldChar w:fldCharType="separate"/>
      </w:r>
      <w:r w:rsidR="00AC2E1F" w:rsidRPr="0062624C">
        <w:rPr>
          <w:rFonts w:ascii="Times New Roman" w:hAnsi="Times New Roman" w:cs="Times New Roman"/>
          <w:noProof/>
          <w:sz w:val="24"/>
          <w:szCs w:val="24"/>
        </w:rPr>
        <w:t>(Suyudi &amp; Wijaya, 2024)</w:t>
      </w:r>
      <w:r w:rsidR="00AC2E1F" w:rsidRPr="0062624C">
        <w:rPr>
          <w:rFonts w:ascii="Times New Roman" w:hAnsi="Times New Roman" w:cs="Times New Roman"/>
          <w:sz w:val="24"/>
          <w:szCs w:val="24"/>
        </w:rPr>
        <w:fldChar w:fldCharType="end"/>
      </w:r>
      <w:r w:rsidR="00AC2E1F" w:rsidRPr="0062624C">
        <w:rPr>
          <w:rFonts w:ascii="Times New Roman" w:hAnsi="Times New Roman" w:cs="Times New Roman"/>
          <w:sz w:val="24"/>
          <w:szCs w:val="24"/>
        </w:rPr>
        <w:t>.</w:t>
      </w:r>
    </w:p>
    <w:p w:rsidR="007D3406" w:rsidRPr="0062624C" w:rsidRDefault="008F4543" w:rsidP="007D3406">
      <w:pPr>
        <w:spacing w:after="0" w:line="480" w:lineRule="auto"/>
        <w:ind w:firstLine="720"/>
        <w:jc w:val="both"/>
        <w:rPr>
          <w:rFonts w:ascii="Times New Roman" w:hAnsi="Times New Roman" w:cs="Times New Roman"/>
          <w:sz w:val="24"/>
          <w:szCs w:val="24"/>
        </w:rPr>
      </w:pPr>
      <w:r w:rsidRPr="0062624C">
        <w:rPr>
          <w:rFonts w:ascii="Times New Roman" w:hAnsi="Times New Roman" w:cs="Times New Roman"/>
          <w:sz w:val="24"/>
          <w:szCs w:val="24"/>
        </w:rPr>
        <w:t>Oleh karena itu proses audit menjadi elemen penting dalam menjamin transparansi dan akuntabilitas pelaporan keuangan serta memastikan bahwa informasi yang disampaikan telah melalui evaluasi yang sistematis dan objek</w:t>
      </w:r>
      <w:r w:rsidR="007D3406" w:rsidRPr="0062624C">
        <w:rPr>
          <w:rFonts w:ascii="Times New Roman" w:hAnsi="Times New Roman" w:cs="Times New Roman"/>
          <w:sz w:val="24"/>
          <w:szCs w:val="24"/>
        </w:rPr>
        <w:t>tif sesuai standar yang berlaku.</w:t>
      </w:r>
    </w:p>
    <w:p w:rsidR="00F76836" w:rsidRPr="0062624C" w:rsidRDefault="00CD6669" w:rsidP="00F76836">
      <w:pPr>
        <w:pStyle w:val="Heading2"/>
        <w:spacing w:line="480" w:lineRule="auto"/>
        <w:jc w:val="both"/>
        <w:rPr>
          <w:rFonts w:cs="Times New Roman"/>
        </w:rPr>
      </w:pPr>
      <w:bookmarkStart w:id="32" w:name="_Toc201207534"/>
      <w:bookmarkStart w:id="33" w:name="_Toc201210009"/>
      <w:r w:rsidRPr="0062624C">
        <w:rPr>
          <w:rFonts w:cs="Times New Roman"/>
        </w:rPr>
        <w:lastRenderedPageBreak/>
        <w:t>2.6</w:t>
      </w:r>
      <w:r w:rsidR="00F76836" w:rsidRPr="0062624C">
        <w:rPr>
          <w:rFonts w:cs="Times New Roman"/>
        </w:rPr>
        <w:t xml:space="preserve"> Penelitian Terdahulu</w:t>
      </w:r>
      <w:bookmarkEnd w:id="32"/>
      <w:bookmarkEnd w:id="33"/>
    </w:p>
    <w:p w:rsidR="00F76836" w:rsidRPr="0062624C" w:rsidRDefault="008F4543" w:rsidP="00193924">
      <w:pPr>
        <w:spacing w:after="0" w:line="480" w:lineRule="auto"/>
        <w:jc w:val="both"/>
        <w:rPr>
          <w:rFonts w:ascii="Times New Roman" w:hAnsi="Times New Roman" w:cs="Times New Roman"/>
          <w:sz w:val="24"/>
          <w:szCs w:val="24"/>
        </w:rPr>
      </w:pPr>
      <w:r w:rsidRPr="0062624C">
        <w:rPr>
          <w:rFonts w:ascii="Times New Roman" w:hAnsi="Times New Roman" w:cs="Times New Roman"/>
        </w:rPr>
        <w:tab/>
      </w:r>
      <w:r w:rsidRPr="0062624C">
        <w:rPr>
          <w:rFonts w:ascii="Times New Roman" w:hAnsi="Times New Roman" w:cs="Times New Roman"/>
          <w:sz w:val="24"/>
          <w:szCs w:val="24"/>
        </w:rPr>
        <w:t xml:space="preserve">Terdapat beberapa penelitian terdahulu yang berkaitan dengan penelitian ini, yaitu, Persepsi Auditor Terhadap Efektivitas Penggunaan </w:t>
      </w:r>
      <w:r w:rsidRPr="0062624C">
        <w:rPr>
          <w:rFonts w:ascii="Times New Roman" w:hAnsi="Times New Roman" w:cs="Times New Roman"/>
          <w:i/>
          <w:sz w:val="24"/>
          <w:szCs w:val="24"/>
        </w:rPr>
        <w:t xml:space="preserve">Artificial Intelligence </w:t>
      </w:r>
      <w:r w:rsidR="00591502" w:rsidRPr="0062624C">
        <w:rPr>
          <w:rFonts w:ascii="Times New Roman" w:hAnsi="Times New Roman" w:cs="Times New Roman"/>
          <w:sz w:val="24"/>
          <w:szCs w:val="24"/>
        </w:rPr>
        <w:t>Pada Proses Audit.</w:t>
      </w:r>
    </w:p>
    <w:p w:rsidR="00591502" w:rsidRPr="0062624C" w:rsidRDefault="00411E48" w:rsidP="00411E48">
      <w:pPr>
        <w:pStyle w:val="Caption"/>
        <w:jc w:val="center"/>
        <w:rPr>
          <w:rFonts w:ascii="Times New Roman" w:hAnsi="Times New Roman" w:cs="Times New Roman"/>
          <w:b/>
          <w:i w:val="0"/>
          <w:color w:val="000000" w:themeColor="text1"/>
          <w:sz w:val="24"/>
          <w:szCs w:val="24"/>
        </w:rPr>
      </w:pPr>
      <w:bookmarkStart w:id="34" w:name="_Toc201180039"/>
      <w:r w:rsidRPr="0062624C">
        <w:rPr>
          <w:rFonts w:ascii="Times New Roman" w:hAnsi="Times New Roman" w:cs="Times New Roman"/>
          <w:b/>
          <w:i w:val="0"/>
          <w:color w:val="000000" w:themeColor="text1"/>
          <w:sz w:val="24"/>
          <w:szCs w:val="24"/>
        </w:rPr>
        <w:t>Tabel 2.</w:t>
      </w:r>
      <w:r w:rsidRPr="0062624C">
        <w:rPr>
          <w:rFonts w:ascii="Times New Roman" w:hAnsi="Times New Roman" w:cs="Times New Roman"/>
          <w:b/>
          <w:i w:val="0"/>
          <w:color w:val="000000" w:themeColor="text1"/>
          <w:sz w:val="24"/>
          <w:szCs w:val="24"/>
        </w:rPr>
        <w:fldChar w:fldCharType="begin"/>
      </w:r>
      <w:r w:rsidRPr="0062624C">
        <w:rPr>
          <w:rFonts w:ascii="Times New Roman" w:hAnsi="Times New Roman" w:cs="Times New Roman"/>
          <w:b/>
          <w:i w:val="0"/>
          <w:color w:val="000000" w:themeColor="text1"/>
          <w:sz w:val="24"/>
          <w:szCs w:val="24"/>
        </w:rPr>
        <w:instrText xml:space="preserve"> SEQ Tabel_2. \* ARABIC </w:instrText>
      </w:r>
      <w:r w:rsidRPr="0062624C">
        <w:rPr>
          <w:rFonts w:ascii="Times New Roman" w:hAnsi="Times New Roman" w:cs="Times New Roman"/>
          <w:b/>
          <w:i w:val="0"/>
          <w:color w:val="000000" w:themeColor="text1"/>
          <w:sz w:val="24"/>
          <w:szCs w:val="24"/>
        </w:rPr>
        <w:fldChar w:fldCharType="separate"/>
      </w:r>
      <w:r w:rsidR="00724536" w:rsidRPr="0062624C">
        <w:rPr>
          <w:rFonts w:ascii="Times New Roman" w:hAnsi="Times New Roman" w:cs="Times New Roman"/>
          <w:b/>
          <w:i w:val="0"/>
          <w:noProof/>
          <w:color w:val="000000" w:themeColor="text1"/>
          <w:sz w:val="24"/>
          <w:szCs w:val="24"/>
        </w:rPr>
        <w:t>1</w:t>
      </w:r>
      <w:r w:rsidRPr="0062624C">
        <w:rPr>
          <w:rFonts w:ascii="Times New Roman" w:hAnsi="Times New Roman" w:cs="Times New Roman"/>
          <w:b/>
          <w:i w:val="0"/>
          <w:color w:val="000000" w:themeColor="text1"/>
          <w:sz w:val="24"/>
          <w:szCs w:val="24"/>
        </w:rPr>
        <w:fldChar w:fldCharType="end"/>
      </w:r>
      <w:r w:rsidRPr="0062624C">
        <w:rPr>
          <w:rFonts w:ascii="Times New Roman" w:hAnsi="Times New Roman" w:cs="Times New Roman"/>
          <w:b/>
          <w:i w:val="0"/>
          <w:color w:val="000000" w:themeColor="text1"/>
          <w:sz w:val="24"/>
          <w:szCs w:val="24"/>
        </w:rPr>
        <w:t xml:space="preserve"> </w:t>
      </w:r>
      <w:r w:rsidR="00591502" w:rsidRPr="0062624C">
        <w:rPr>
          <w:rFonts w:ascii="Times New Roman" w:hAnsi="Times New Roman" w:cs="Times New Roman"/>
          <w:b/>
          <w:i w:val="0"/>
          <w:color w:val="000000" w:themeColor="text1"/>
          <w:sz w:val="24"/>
          <w:szCs w:val="24"/>
        </w:rPr>
        <w:t>Penelitian Terdahulu</w:t>
      </w:r>
      <w:bookmarkEnd w:id="34"/>
    </w:p>
    <w:tbl>
      <w:tblPr>
        <w:tblStyle w:val="TableGrid"/>
        <w:tblW w:w="0" w:type="auto"/>
        <w:tblLook w:val="04A0" w:firstRow="1" w:lastRow="0" w:firstColumn="1" w:lastColumn="0" w:noHBand="0" w:noVBand="1"/>
      </w:tblPr>
      <w:tblGrid>
        <w:gridCol w:w="562"/>
        <w:gridCol w:w="2268"/>
        <w:gridCol w:w="2694"/>
        <w:gridCol w:w="2737"/>
      </w:tblGrid>
      <w:tr w:rsidR="00591502" w:rsidRPr="0062624C" w:rsidTr="00193924">
        <w:tc>
          <w:tcPr>
            <w:tcW w:w="562" w:type="dxa"/>
            <w:vAlign w:val="center"/>
          </w:tcPr>
          <w:p w:rsidR="00591502" w:rsidRPr="0062624C" w:rsidRDefault="00591502" w:rsidP="000F3184">
            <w:pPr>
              <w:jc w:val="center"/>
              <w:rPr>
                <w:rFonts w:ascii="Times New Roman" w:hAnsi="Times New Roman" w:cs="Times New Roman"/>
                <w:b/>
                <w:sz w:val="20"/>
                <w:szCs w:val="20"/>
              </w:rPr>
            </w:pPr>
            <w:r w:rsidRPr="0062624C">
              <w:rPr>
                <w:rFonts w:ascii="Times New Roman" w:hAnsi="Times New Roman" w:cs="Times New Roman"/>
                <w:b/>
                <w:sz w:val="20"/>
                <w:szCs w:val="20"/>
              </w:rPr>
              <w:t>No.</w:t>
            </w:r>
          </w:p>
        </w:tc>
        <w:tc>
          <w:tcPr>
            <w:tcW w:w="2268" w:type="dxa"/>
            <w:vAlign w:val="center"/>
          </w:tcPr>
          <w:p w:rsidR="00591502" w:rsidRPr="0062624C" w:rsidRDefault="00591502" w:rsidP="000F3184">
            <w:pPr>
              <w:jc w:val="center"/>
              <w:rPr>
                <w:rFonts w:ascii="Times New Roman" w:hAnsi="Times New Roman" w:cs="Times New Roman"/>
                <w:b/>
                <w:sz w:val="20"/>
                <w:szCs w:val="20"/>
              </w:rPr>
            </w:pPr>
            <w:r w:rsidRPr="0062624C">
              <w:rPr>
                <w:rFonts w:ascii="Times New Roman" w:hAnsi="Times New Roman" w:cs="Times New Roman"/>
                <w:b/>
                <w:sz w:val="20"/>
                <w:szCs w:val="20"/>
              </w:rPr>
              <w:t>Judul Penelitian/Nama Peneliti/Tahun</w:t>
            </w:r>
          </w:p>
        </w:tc>
        <w:tc>
          <w:tcPr>
            <w:tcW w:w="2694" w:type="dxa"/>
            <w:vAlign w:val="center"/>
          </w:tcPr>
          <w:p w:rsidR="00591502" w:rsidRPr="0062624C" w:rsidRDefault="00591502" w:rsidP="000F3184">
            <w:pPr>
              <w:jc w:val="center"/>
              <w:rPr>
                <w:rFonts w:ascii="Times New Roman" w:hAnsi="Times New Roman" w:cs="Times New Roman"/>
                <w:b/>
                <w:sz w:val="20"/>
                <w:szCs w:val="20"/>
              </w:rPr>
            </w:pPr>
            <w:r w:rsidRPr="0062624C">
              <w:rPr>
                <w:rFonts w:ascii="Times New Roman" w:hAnsi="Times New Roman" w:cs="Times New Roman"/>
                <w:b/>
                <w:sz w:val="20"/>
                <w:szCs w:val="20"/>
              </w:rPr>
              <w:t>Metode yang Digunakan</w:t>
            </w:r>
          </w:p>
        </w:tc>
        <w:tc>
          <w:tcPr>
            <w:tcW w:w="2737" w:type="dxa"/>
            <w:vAlign w:val="center"/>
          </w:tcPr>
          <w:p w:rsidR="00591502" w:rsidRPr="0062624C" w:rsidRDefault="00591502" w:rsidP="000F3184">
            <w:pPr>
              <w:jc w:val="center"/>
              <w:rPr>
                <w:rFonts w:ascii="Times New Roman" w:hAnsi="Times New Roman" w:cs="Times New Roman"/>
                <w:b/>
                <w:sz w:val="20"/>
                <w:szCs w:val="20"/>
              </w:rPr>
            </w:pPr>
            <w:r w:rsidRPr="0062624C">
              <w:rPr>
                <w:rFonts w:ascii="Times New Roman" w:hAnsi="Times New Roman" w:cs="Times New Roman"/>
                <w:b/>
                <w:sz w:val="20"/>
                <w:szCs w:val="20"/>
              </w:rPr>
              <w:t>Hasil Penelitian</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t>1.</w:t>
            </w:r>
          </w:p>
        </w:tc>
        <w:tc>
          <w:tcPr>
            <w:tcW w:w="2268"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https://doi.org/10.31004/irje.v5i3.2589","ISSN":"2775–8672","abstract":"Penelitian ini bertujuan untuk menganalisis dampak teknologi kecerdasan buatan (Artificial Intelligence/AI) dalam proses audit, khususnya terkait peningkatan efisiensi, akurasi, dan kemampuan deteksi risiko serta tantangan yang dihadapi dalam implementasinya. Metode penelitian yang digunakan adalah kuantitatif dengan pengumpulan data melalui kuesioner yang disebarkan kepada 50 auditor profesional yang telah menggunakan teknologi AI dalam praktik audit mereka. Hasil penelitian menunjukkan bahwa 88% responden menyatakan AI mampu meningkatkan efisiensi proses audit secara signifikan, 82% mengakui peningkatan akurasi dan kualitas audit, serta 76% menyatakan kemampuan deteksi risiko dan fraud menjadi lebih baik dengan bantuan AI. Namun, tantangan seperti kualitas data (68%), kebutuhan pelatihan auditor (70%), dan isu etika serta privasi (60%) masih menjadi perhatian utama. Temuan ini menegaskan bahwa meskipun AI membawa perubahan positif dalam dunia audit, keberhasilan implementasinya sangat bergantung pada kesiapan organisasi dalam mengelola data, pengembangan sumber daya manusia, serta penerapan kebijakan etika dan keamanan yang tepat. Penelitian ini memberikan kontribusi penting sebagai dasar bagi pengembangan praktik audit modern yang lebih efektif dan adaptif di era digital. Abstract This study aims to analyze the impact of artificial intelligence (AI) technology in the audit process, specifically related to improving efficiency, accuracy, and risk detection capabilities as well as the challenges faced in its implementation. The research method used is quantitative with data collection through a questionnaire distributed to 50 professional auditors who have used AI technology in their audit practice. The results showed that 88% of respondents stated that AI was able to significantly improve the efficiency of the audit process, 82% recognized the improvement in audit accuracy and quality, and 76% stated that risk and fraud detection capabilities were better with the help of AI. However, challenges such as data quality (68%), auditor training needs (70%), and ethical and privacy issues (60%) are still major concerns. The findings confirm that while AI brings positive changes to the world of auditing, its successful implementation is highly dependent on an organization's readiness to manage data, develop human resources, and implement proper ethics and security policies. This research makes an important contribution as a basis for developing modern auditin…","author":[{"dropping-particle":"","family":"Ludmilla","given":"Rafika","non-dropping-particle":"","parse-names":false,"suffix":""},{"dropping-particle":"","family":"Abdillah","given":"Nur","non-dropping-particle":"","parse-names":false,"suffix":""}],"container-title":"Indonesian Research Journal on Education Web Jurnal Indonesian Research Journal on Education","id":"ITEM-1","issue":"2","issued":{"date-parts":[["2025","4","29"]]},"page":"1311-1315","title":"Analisis Dampak Teknologi Artificial Intelligence dalam Proses Audit","type":"article-journal","volume":"5"},"uris":["http://www.mendeley.com/documents/?uuid=c96c28af-1308-3b5d-a820-f360342e74d8"]}],"mendeley":{"formattedCitation":"(Ludmilla &amp; Abdillah, 2025)","manualFormatting":"Ludmilla et al., (2025)","plainTextFormattedCitation":"(Ludmilla &amp; Abdillah, 2025)","previouslyFormattedCitation":"(Ludmilla et al., 2025)"},"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Ludmilla et al., (2025)</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ggunakan metode kuantitatif dengan pengumpulan data melalui kuesioner yang disebarkan kepada 50 auditor profesional yang telah menggunakan teknologi AI dalam praktek audit mereka.</w:t>
            </w:r>
          </w:p>
        </w:tc>
        <w:tc>
          <w:tcPr>
            <w:tcW w:w="2737" w:type="dxa"/>
          </w:tcPr>
          <w:p w:rsidR="00FD3539" w:rsidRPr="0062624C" w:rsidRDefault="00FD3539" w:rsidP="00FD3539">
            <w:pPr>
              <w:pStyle w:val="NormalWeb"/>
              <w:jc w:val="both"/>
              <w:rPr>
                <w:sz w:val="20"/>
                <w:szCs w:val="20"/>
              </w:rPr>
            </w:pPr>
            <w:r w:rsidRPr="0062624C">
              <w:rPr>
                <w:sz w:val="20"/>
                <w:szCs w:val="20"/>
              </w:rPr>
              <w:t>Penelitian ini menunjukkan bahwa 88% responden menyatakan AI mampu meningkatkan efisiensi proses audit secara signifikan, 82% mengakui peningkatan akurasi dan kualitas audit, serta 76% menyatakan kemampuan deteksi risiko dan fraud menjadi lebih baik (70%), dan isu etika serta privasi (60%) masih menjadi perhatian utama.</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t>2.</w:t>
            </w:r>
          </w:p>
        </w:tc>
        <w:tc>
          <w:tcPr>
            <w:tcW w:w="2268"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33395/owner.v9i2.2689","ISSN":"2548-9224","abstract":"This study aims to examine Indonesian auditors' perceptions regarding the use of artificial intelligence (AI) in the audit process and its impact on audit quality. The study population comprises auditors employed at Public Accounting Firms in the JABODETABEK area. A purposive sampling technique was employed, resulting in a total sample of 208 auditors. This research utilizes a survey method through a questionnaire that includes items measuring the perceived ease of use and perceived usefulness of three types of AI systems: Assisted, Augmented, and Autonomous. The findings reveal that Assisted AI Systems are perceived as the easiest to use and the most beneficial, followed by Augmented AI Systems, which are considered more complex. In contrast, Autonomous AI Systems are regarded as the most challenging to use and the least advantageous. These results indicate significant differences in auditors' perceptions of the three AI system types, underscoring the importance of selecting appropriate technologies to enhance audit efficiency and quality. This study provides valuable insights for audit organizations in optimizing AI implementation while enhancing auditors' competencies to navigate challenges in the digital era.&lt;/p&gt;","author":[{"dropping-particle":"","family":"Sari","given":"Hotma","non-dropping-particle":"","parse-names":false,"suffix":""},{"dropping-particle":"","family":"Wahyuda","given":"Daniel","non-dropping-particle":"","parse-names":false,"suffix":""}],"container-title":"Owner","id":"ITEM-1","issue":"2","issued":{"date-parts":[["2025","5","29"]]},"page":"1430-1442","title":"Persepsi Auditor Indonesia: Artificial Intelligence dan Dampaknya yang Mengubah Kualitas Audit","type":"article-journal","volume":"9"},"uris":["http://www.mendeley.com/documents/?uuid=5ceae3b7-3d41-304c-b894-04a24b2f5e2e"]}],"mendeley":{"formattedCitation":"(H. Sari &amp; Wahyuda, 2025)","manualFormatting":"Sari &amp; Wahyuda (2025)","plainTextFormattedCitation":"(H. Sari &amp; Wahyuda, 2025)","previouslyFormattedCitation":"(H. Sari &amp; Wahyuda, 2025)"},"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Sari &amp; Wahyuda (2025)</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ggunakan metode kuantitatif dengan pengumpulan data melalui survei kuesioner kepada 208 auditor aktif di KAP wilayah JABODETABEK secara </w:t>
            </w:r>
            <w:r w:rsidRPr="0062624C">
              <w:rPr>
                <w:rFonts w:ascii="Times New Roman" w:hAnsi="Times New Roman" w:cs="Times New Roman"/>
                <w:i/>
                <w:sz w:val="20"/>
                <w:szCs w:val="20"/>
              </w:rPr>
              <w:t>purposive sampling</w:t>
            </w:r>
            <w:r w:rsidRPr="0062624C">
              <w:rPr>
                <w:rFonts w:ascii="Times New Roman" w:hAnsi="Times New Roman" w:cs="Times New Roman"/>
                <w:sz w:val="20"/>
                <w:szCs w:val="20"/>
              </w:rPr>
              <w:t>.</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unjukkan bahwa auditor di wilayah JABODETABEK lebih menerima penggunaan Assisted AI karena dianggap paling mudah digunakan dan bermanfaat dalam meningkatkan kualitas audit. Augmented AI dinilai cukup berguna namun lebih kompleks sedangkan Autonomous AI mendapat persepsi paling rendah karena menimbulkan kekhawatiran terhadap kehilangan kendali auditor. Ketiga jenis AI berkontribusi signifikan positif terhadap persepsi kualitas audit.</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t>3.</w:t>
            </w:r>
          </w:p>
        </w:tc>
        <w:tc>
          <w:tcPr>
            <w:tcW w:w="2268"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1287/mnsc.2022.04040","ISSN":"0025-1909","abstract":"Does artificial intelligence (AI) displace auditors? We exploit the staggered hiring of AI employees at audit office locations across the United States as a proxy for the use of AI at local audit offices. The main findings are as follows. First, relative to audit offices that do not yet hire AI employees, those that do hire AI employees have a 4.3% increase in the number of auditor jobs, particularly among junior and midlevel auditors. Second, using AI is associated with an increased demand for soft skills (e.g., cognitive skills) in auditor jobs. Third, audit offices that use AI have more accurate going concern and internal control opinions. Semistructured interviews of 11 seasoned audit partners confirm that investment in AI is centralized at the national level, but the decision to deploy it often resides at the local audit office level. Notably, none of the partners believe that AI has replaced or will replace human auditors. Overall, our study—comprising both empirical and qualitative data—suggests that using AI does not replace auditors, but rather changes the skills required for these jobs and improves audit quality.This paper was accepted by Suraj Srinivasan, accounting.Funding: K. K. F. Law’s research is supported by the Start-Up Grant from Nanyang Technological University and the Ministry of Education (MOE), Singapore, under its Academic Research Fund Tier 1 [Grant RG128/20]. M. Shen’s research is supported by the Start-Up Grant from the National University of Singapore [Grant A-0003914-00-00] and the MOE under its Academic Research Fund Tier 1 [Grant A-8000098-00-00].Supplemental Material: The online appendix and data files are available at https://doi.org/10.1287/mnsc.2022.04040 .","author":[{"dropping-particle":"","family":"Law","given":"Kelvin K. F.","non-dropping-particle":"","parse-names":false,"suffix":""},{"dropping-particle":"","family":"Shen","given":"Michael","non-dropping-particle":"","parse-names":false,"suffix":""}],"container-title":"Management Science","id":"ITEM-1","issue":"5","issued":{"date-parts":[["2024","5","29"]]},"publisher":"Institute for Operations Research and the Management Sciences (INFORMS)","title":"How Does Artificial Intelligence Shape Audit Firms?","type":"article-journal","volume":"71"},"uris":["http://www.mendeley.com/documents/?uuid=0042d26c-af9c-3a0c-9753-49f0eafe3c8f"]}],"mendeley":{"formattedCitation":"(Law &amp; Shen, 2024)","manualFormatting":"Law &amp; Shen (2024)","plainTextFormattedCitation":"(Law &amp; Shen, 2024)","previouslyFormattedCitation":"(Law &amp; Shen, 2024)"},"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Law &amp; Shen (2024)</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ggunakan metode </w:t>
            </w:r>
            <w:r w:rsidRPr="0062624C">
              <w:rPr>
                <w:rFonts w:ascii="Times New Roman" w:hAnsi="Times New Roman" w:cs="Times New Roman"/>
                <w:i/>
                <w:sz w:val="20"/>
                <w:szCs w:val="20"/>
              </w:rPr>
              <w:t>mix-methods</w:t>
            </w:r>
            <w:r w:rsidRPr="0062624C">
              <w:rPr>
                <w:rFonts w:ascii="Times New Roman" w:hAnsi="Times New Roman" w:cs="Times New Roman"/>
                <w:sz w:val="20"/>
                <w:szCs w:val="20"/>
              </w:rPr>
              <w:t xml:space="preserve"> dengan kuantitatif berbasis data 407.000 resume pegawai audit dan kualitatif berupa wawancara mendalam kepada 11 mitra audit senior. Dengan </w:t>
            </w:r>
            <w:r w:rsidRPr="0062624C">
              <w:rPr>
                <w:rFonts w:ascii="Times New Roman" w:hAnsi="Times New Roman" w:cs="Times New Roman"/>
                <w:sz w:val="20"/>
                <w:szCs w:val="20"/>
              </w:rPr>
              <w:lastRenderedPageBreak/>
              <w:t>objek penelitian berupa 648 kantor audit dari 163 firma di Amerika Serikat rentang tahun 2011-2019.</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lastRenderedPageBreak/>
              <w:t xml:space="preserve">Penelitian ini menunjukkan bahwa penggunaan AI dalam kantor audit meningkatkan kualitas audit dan tidak menggantikan auditor namun mengubah jenis keterampilan yang dibutuhkan. AI membantu </w:t>
            </w:r>
            <w:r w:rsidRPr="0062624C">
              <w:rPr>
                <w:rFonts w:ascii="Times New Roman" w:hAnsi="Times New Roman" w:cs="Times New Roman"/>
                <w:sz w:val="20"/>
                <w:szCs w:val="20"/>
              </w:rPr>
              <w:lastRenderedPageBreak/>
              <w:t>menghasilkan opini audit yang lebih akurat tapi tidak menurunkan biaya audit. Auditor lebih dibutuhkan untuk keterampilan analisis, komunikasi, dan interpretasi, bukan teknis.</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lastRenderedPageBreak/>
              <w:t>4.</w:t>
            </w:r>
          </w:p>
        </w:tc>
        <w:tc>
          <w:tcPr>
            <w:tcW w:w="2268" w:type="dxa"/>
          </w:tcPr>
          <w:p w:rsidR="00FD3539" w:rsidRPr="0062624C" w:rsidRDefault="00FD3539" w:rsidP="00FD3539">
            <w:pPr>
              <w:jc w:val="both"/>
              <w:rPr>
                <w:rFonts w:ascii="Times New Roman" w:hAnsi="Times New Roman" w:cs="Times New Roman"/>
                <w:noProof/>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30656/jak.v11i2.7661","ISSN":"2549-5968","abstract":"This study aims to investigate external auditors' perception of the impact of artificial intelligence's ease of use and usefulness on audit quality, while also examining the potential scepticism among external auditors towards the integration of artificial intelligence in the audit process. A quantitative approach is utilized to analyze the relationship between the variables. The research was conducted through questionnaires distributed via telegram and WhatsApp groups, email, and collaboration with IAPI. One hundred and eight valid responses were gathered from external auditors of Big Four KAP, internationally affiliated KAP - non big four, and national KAP. \r Findings reveal that external auditors do not exhibit a sceptical attitude towards the usage of artificial intelligence in the audit process. The test results demonstrate that external auditors' perceptions of the ease of using artificial intelligence aids in enhancing audit quality. Similarly, gauging external auditors' perceived usefulness or benefits of artificial intelligence can also lead to improved audit quality. This study's sample is limited to external auditors of financial statements at public accounting firms, and therefore the findings should not be extended to other types of auditors such as government or internal auditors.\r This study offers external auditors a thorough comprehension of how artificial intelligence contributes to the audit process to improve audit quality. The necessity for external auditors to improve their technical skills arises due to the increased utilization of big data by businesses. Hence, universities must provide graduates with competence in not only accounting and auditing but also the latest technology.","author":[{"dropping-particle":"","family":"Sari","given":"Yetri Martika","non-dropping-particle":"","parse-names":false,"suffix":""},{"dropping-particle":"","family":"Putri","given":"Rosydalina","non-dropping-particle":"","parse-names":false,"suffix":""}],"container-title":"JAK (Jurnal Akuntansi) Kajian Ilmiah Akuntansi","id":"ITEM-1","issue":"2","issued":{"date-parts":[["2024","7","18"]]},"page":"256-270","publisher":"Universitas Serang Raya","title":"Persepsi Auditor Eksternal Atas Pengaruh Kemudahan dan Kegunaan Artificial Intelligence Terhadap Kualitas Audit","type":"article-journal","volume":"11"},"uris":["http://www.mendeley.com/documents/?uuid=fe9fe485-5d07-3180-8bc7-c525f19f6548"]}],"mendeley":{"formattedCitation":"(Y. M. Sari &amp; Putri, 2024)","manualFormatting":"Sari &amp; Putri (2024)","plainTextFormattedCitation":"(Y. M. Sari &amp; Putri, 2024)","previouslyFormattedCitation":"(Y. M. Sari &amp; Putri, 2024)"},"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Sari &amp; Putri (2024)</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ggunakan pendekatan kuantitatif dalam menganalisis hubungan antar variabel. Data dikumpulkan menggunkan kuesioner yang disebarkan melalui group Whatsapp</w:t>
            </w:r>
            <w:proofErr w:type="gramStart"/>
            <w:r w:rsidRPr="0062624C">
              <w:rPr>
                <w:rFonts w:ascii="Times New Roman" w:hAnsi="Times New Roman" w:cs="Times New Roman"/>
                <w:sz w:val="20"/>
                <w:szCs w:val="20"/>
              </w:rPr>
              <w:t>,  Telegram</w:t>
            </w:r>
            <w:proofErr w:type="gramEnd"/>
            <w:r w:rsidRPr="0062624C">
              <w:rPr>
                <w:rFonts w:ascii="Times New Roman" w:hAnsi="Times New Roman" w:cs="Times New Roman"/>
                <w:sz w:val="20"/>
                <w:szCs w:val="20"/>
              </w:rPr>
              <w:t>, email, dan bekerjasama dengan IAPI. Diperoleh 108 responden valid yang merupakan auditor eksternal dari KAP di Indonesia.</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gkonfirmasi bahwa auditor eksternal tidak memiliki sikap skeptis atas penggunaan </w:t>
            </w:r>
            <w:r w:rsidRPr="0062624C">
              <w:rPr>
                <w:rFonts w:ascii="Times New Roman" w:hAnsi="Times New Roman" w:cs="Times New Roman"/>
                <w:i/>
                <w:sz w:val="20"/>
                <w:szCs w:val="20"/>
              </w:rPr>
              <w:t>artificial intelligence</w:t>
            </w:r>
            <w:r w:rsidRPr="0062624C">
              <w:rPr>
                <w:rFonts w:ascii="Times New Roman" w:hAnsi="Times New Roman" w:cs="Times New Roman"/>
                <w:sz w:val="20"/>
                <w:szCs w:val="20"/>
              </w:rPr>
              <w:t xml:space="preserve"> dalam proses audit. Dibuktikan dengan hasil pengujian yang menunjukkan bahwa persepsi auditor eksternal atas kemudahan penggunaan </w:t>
            </w:r>
            <w:r w:rsidRPr="0062624C">
              <w:rPr>
                <w:rFonts w:ascii="Times New Roman" w:hAnsi="Times New Roman" w:cs="Times New Roman"/>
                <w:i/>
                <w:sz w:val="20"/>
                <w:szCs w:val="20"/>
              </w:rPr>
              <w:t>artificial intelligence</w:t>
            </w:r>
            <w:r w:rsidRPr="0062624C">
              <w:rPr>
                <w:rFonts w:ascii="Times New Roman" w:hAnsi="Times New Roman" w:cs="Times New Roman"/>
                <w:sz w:val="20"/>
                <w:szCs w:val="20"/>
              </w:rPr>
              <w:t xml:space="preserve"> memberikan kontribusi terhadap peningkatan kualitas audit.</w:t>
            </w:r>
          </w:p>
        </w:tc>
      </w:tr>
      <w:tr w:rsidR="005B3A86" w:rsidRPr="0062624C" w:rsidTr="00193924">
        <w:tc>
          <w:tcPr>
            <w:tcW w:w="562" w:type="dxa"/>
          </w:tcPr>
          <w:p w:rsidR="005B3A86" w:rsidRPr="0062624C" w:rsidRDefault="005B3A86" w:rsidP="000F3184">
            <w:pPr>
              <w:jc w:val="center"/>
              <w:rPr>
                <w:rFonts w:ascii="Times New Roman" w:hAnsi="Times New Roman" w:cs="Times New Roman"/>
                <w:sz w:val="20"/>
                <w:szCs w:val="20"/>
              </w:rPr>
            </w:pPr>
            <w:r w:rsidRPr="0062624C">
              <w:rPr>
                <w:rFonts w:ascii="Times New Roman" w:hAnsi="Times New Roman" w:cs="Times New Roman"/>
                <w:sz w:val="20"/>
                <w:szCs w:val="20"/>
              </w:rPr>
              <w:t>5.</w:t>
            </w:r>
          </w:p>
        </w:tc>
        <w:tc>
          <w:tcPr>
            <w:tcW w:w="2268" w:type="dxa"/>
          </w:tcPr>
          <w:p w:rsidR="005B3A86" w:rsidRPr="0062624C" w:rsidRDefault="001E73EE" w:rsidP="000F3184">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008C33F0" w:rsidRPr="0062624C">
              <w:rPr>
                <w:rFonts w:ascii="Times New Roman" w:hAnsi="Times New Roman" w:cs="Times New Roman"/>
                <w:sz w:val="20"/>
                <w:szCs w:val="20"/>
              </w:rPr>
              <w:instrText>ADDIN CSL_CITATION {"citationItems":[{"id":"ITEM-1","itemData":{"DOI":"10.4018/979-8-3693-0847-9.ch009","ISBN":"9798369308486","abstract":"The theme of artificial intelligence has sparked significant discussion and interest across all fields, and auditing is no exception. Therefore, this study aims to assess the perceptions of auditing pro¬fessionals regarding the influence of artificial intelligence in auditing. For this, interviews were conducted with 14 auditing professionals. The results demonstrate that despite the current limited presence of artificial intelligence in auditing, there is a perception that its implementation will be inevitable. It is also concluded that the primary effect of using artificial intelligence in auditing is enhancing audit process efficiency. This study allows the authors to foresee the paradigm shift in auditing, constituting an essential contribution to academia, but essentially, to professional audit¬ing bodies, in defining their change strategy.","author":[{"dropping-particle":"","family":"Silva","given":"Lurdes","non-dropping-particle":"","parse-names":false,"suffix":""},{"dropping-particle":"","family":"Serra","given":"Sara","non-dropping-particle":"","parse-names":false,"suffix":""},{"dropping-particle":"","family":"Barbosa","given":"Eva","non-dropping-particle":"","parse-names":false,"suffix":""}],"container-title":"IGI Global Scientific Publishing","id":"ITEM-1","issued":{"date-parts":[["2024","1","1"]]},"page":"149-167","publisher":"IGI Global Scientific Publishing","title":"Influence of Artificial Intelligence on Auditing: Perception of Audit Professionals","type":"article-journal"},"uris":["http://www.mendeley.com/documents/?uuid=364fdf01-f9ef-3255-8d72-7d5d247b007f"]}],"mendeley":{"formattedCitation":"(Silva et al., 2024)","manualFormatting":"Silva &amp; Serra (2024)","plainTextFormattedCitation":"(Silva et al., 2024)","previouslyFormattedCitation":"(Silva et al., 2024)"},"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Silva &amp; Serra (2024)</w:t>
            </w:r>
            <w:r w:rsidRPr="0062624C">
              <w:rPr>
                <w:rFonts w:ascii="Times New Roman" w:hAnsi="Times New Roman" w:cs="Times New Roman"/>
                <w:sz w:val="20"/>
                <w:szCs w:val="20"/>
              </w:rPr>
              <w:fldChar w:fldCharType="end"/>
            </w:r>
          </w:p>
        </w:tc>
        <w:tc>
          <w:tcPr>
            <w:tcW w:w="2694" w:type="dxa"/>
          </w:tcPr>
          <w:p w:rsidR="005B3A86" w:rsidRPr="0062624C" w:rsidRDefault="001E73EE" w:rsidP="000F3184">
            <w:pPr>
              <w:jc w:val="both"/>
              <w:rPr>
                <w:rFonts w:ascii="Times New Roman" w:hAnsi="Times New Roman" w:cs="Times New Roman"/>
                <w:sz w:val="20"/>
                <w:szCs w:val="20"/>
              </w:rPr>
            </w:pPr>
            <w:r w:rsidRPr="0062624C">
              <w:rPr>
                <w:rFonts w:ascii="Times New Roman" w:hAnsi="Times New Roman" w:cs="Times New Roman"/>
                <w:sz w:val="20"/>
                <w:szCs w:val="20"/>
              </w:rPr>
              <w:t>Penelitian ini menggunakan metode kualitatif dengan pengumpulan data melalui wawancara mendalam semi-struktur kepada 14 auditor profesional dari berbagai firma termasuk Big 4 di Portugal.</w:t>
            </w:r>
          </w:p>
        </w:tc>
        <w:tc>
          <w:tcPr>
            <w:tcW w:w="2737" w:type="dxa"/>
          </w:tcPr>
          <w:p w:rsidR="005B3A86" w:rsidRPr="0062624C" w:rsidRDefault="001E73EE" w:rsidP="000F3184">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unjukkan bahwa auditor profesional memiliki persepsi positif terhadap penggunaan AI dalam proses audit. AI dipandang mampu meningkatkan efisiensi kerja, khususnya dalam pemrosesan data besar, deteksi anomali, dan otomatisasi prosedur audit. Namun ditemukan adanya hambatan utama yang dihadapi </w:t>
            </w:r>
            <w:r w:rsidR="00F214CB" w:rsidRPr="0062624C">
              <w:rPr>
                <w:rFonts w:ascii="Times New Roman" w:hAnsi="Times New Roman" w:cs="Times New Roman"/>
                <w:sz w:val="20"/>
                <w:szCs w:val="20"/>
              </w:rPr>
              <w:t>yaitu kurangnya pelatihan teknis, kesiapan budaya organisasi, serta resistensi terhadap perubahan teknologi.</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t>6.</w:t>
            </w:r>
          </w:p>
        </w:tc>
        <w:tc>
          <w:tcPr>
            <w:tcW w:w="2268"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https://doi.org/10.30596/jakk.v6i1.15889","ISSN":"2623-2596","abstract":"Ini adalah pekerjaan review di bidang penerapan Kecerdasan Buatan (AI) dalam Akuntansi dan Audit.\nPendekatan ulasan semi-sistematis atau naratif digunakan dalam menganalisis buku dan jurnal yang\nditerbitkan relevan. Dihadapkan pada tantangan teknologi disruptif yang dibawa oleh Industri 4.0,\ndisiplin akuntansi dan audit dituntut untuk mengalami metamorfosis untuk mencapai level berikutnya.\nKolaborasi interdisipliner adalah suatu keharusan sehubungan dengan penelitian yang dilakukan di\nbidang AI dalam akuntansi dan audit. Penerapan AI yang lebih luas dalam profesi akuntansi dan audit\ndiharapkan dapat memberikan manfaat efisiensi, produktivitas, dan akurasi yang lebih besar sementara\nbeban dengan tantangan ketidaksetaraan pendapatan dan kekayaan, kepunahan pekerjaan tradisional\ndan tenaga kerja tidak terampil. Diperlukan persiapan dari pihak pendidik, regulator, dan badan\nprofesional dengan mengatasi perubahan paradigma dan mempersiapkan siswa, kebijakan, dan\nprofesional masa depan untuk menghadapi tantangan dunia yang penuh dengan data besar, teknologi\nblockchain, kecerdasan buatan, dan sebagainya, mengantarkan revolusi industri keempat. Akademisi\nharus merekonseptualisasikan kurikulum akuntansi. Regulator harus membawa perubahan dalam bentuk\nperumusan kebijakan revolusioner. Selain itu, badan profesional harus merancang ulang proses\npengembangan dan pelatihan profesional. Hibrida profesional diharapkan muncul dan memimpin profesi\ndalam waktu dekat. Pengembangan dan penerapan AI dalam profesi akuntansi dan audit dapat\ndipandang sebagai pedang bermata dua.","author":[{"dropping-particle":"","family":"Althin","given":"Yunita","non-dropping-particle":"","parse-names":false,"suffix":""},{"dropping-particle":"","family":"Ilmi","given":"Bahrul","non-dropping-particle":"","parse-names":false,"suffix":""},{"dropping-particle":"","family":"Jamaris","given":"Edi","non-dropping-particle":"","parse-names":false,"suffix":""}],"container-title":"Jurnal Akuntasi dan Keuangan Kontemporer (JAKK)","id":"ITEM-1","issue":"1","issued":{"date-parts":[["2023","4","12"]]},"language":"Indonesia","publisher-place":"Aceh, Indonesia","title":"Penggunaan Teknologi Kecerdasan Buatan dalam Proses Audit Keuangan: Tantangan dan Peluang","type":"article-journal","volume":"6"},"uris":["http://www.mendeley.com/documents/?uuid=684cdc53-0ce0-35be-8fa9-77446c8af267"]}],"mendeley":{"formattedCitation":"(Althin et al., 2023)","manualFormatting":"Althin et al., (2023)","plainTextFormattedCitation":"(Althin et al., 2023)","previouslyFormattedCitation":"(Althin et al., 2023)"},"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Althin et al., (2023)</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ggunakan metode kualitatif deskriptif dengan pengumpulan data melalui wawancara semi-struktur kepada 7 informan (dosen akuntansi, praktisi akuntansi, dan ahli (akuntan profesional)).</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emukan bahwa AI dipersepsikan mampu meningkatkan efisiensi dan akurasi dalam proses audit keuangan serta mendorong perubahan signifikan dalam peran profesi akuntansi. AI membantu mempercepat proses pemeriksaan, meminimalkan kesalahan, serta memungkinkan penyajian data secara langsung. Namun adopsi AI juga menuntut akuntan untuk memiliki kemampuan teknis, adaptasi mental, </w:t>
            </w:r>
            <w:r w:rsidRPr="0062624C">
              <w:rPr>
                <w:rFonts w:ascii="Times New Roman" w:hAnsi="Times New Roman" w:cs="Times New Roman"/>
                <w:sz w:val="20"/>
                <w:szCs w:val="20"/>
              </w:rPr>
              <w:lastRenderedPageBreak/>
              <w:t xml:space="preserve">keterampilan komunikasi, serta sertifikasi profesional. </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lastRenderedPageBreak/>
              <w:t>7.</w:t>
            </w:r>
          </w:p>
        </w:tc>
        <w:tc>
          <w:tcPr>
            <w:tcW w:w="2268" w:type="dxa"/>
          </w:tcPr>
          <w:p w:rsidR="00FD3539" w:rsidRPr="0062624C" w:rsidRDefault="00FD3539" w:rsidP="00FD3539">
            <w:pPr>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1007/s11142-022-09697-x","ISSN":"15737136","abstract":"How does artificial intelligence (AI) impact audit quality and efficiency? We explore this question by leveraging a unique dataset of more than 310,000 detailed individual resumes for the 36 largest audit firms to identify audit firms’ employment of AI workers. We provide a first look into the AI workforce within the auditing sector. AI workers tend to be male and relatively young and hold mostly but not exclusively technical degrees. Importantly, AI is a centralized function within the firm, with workers concentrating in a handful of teams and geographic locations. Our results show that investing in AI helps improve audit quality, reduces fees, and ultimately displaces human auditors, although the effect on labor takes several years to materialize. Specifically, a one-standard-deviation change in recent AI investments is associated with a 5.0% reduction in the likelihood of an audit restatement, a 0.9% drop in audit fees, and a reduction in the number of accounting employees that reaches 3.6% after three years and 7.1% after four years. Our empirical analyses are supported by in-depth interviews with 17 audit partners representing the eight largest U.S. public accounting firms, which show that (1) AI is developed centrally; (2) AI is widely used in audit; and (3) the primary goal for using AI in audit is improved quality, followed by efficiency.","author":[{"dropping-particle":"","family":"Fedyk","given":"Anastassia","non-dropping-particle":"","parse-names":false,"suffix":""},{"dropping-particle":"","family":"Hodson","given":"James","non-dropping-particle":"","parse-names":false,"suffix":""},{"dropping-particle":"","family":"Khimich","given":"Natalya","non-dropping-particle":"","parse-names":false,"suffix":""},{"dropping-particle":"","family":"Fedyk","given":"Tatiana","non-dropping-particle":"","parse-names":false,"suffix":""}],"container-title":"Review of Accounting Studies","id":"ITEM-1","issue":"3","issued":{"date-parts":[["2022","9","1"]]},"page":"938-985","publisher":"Springer","title":"Is artificial intelligence improving the audit process?","type":"article-journal","volume":"27"},"uris":["http://www.mendeley.com/documents/?uuid=0f1f56f7-9866-3e96-adf9-778aee7153ff"]}],"mendeley":{"formattedCitation":"(Fedyk et al., 2022)","manualFormatting":"Fedyk et al., (2022)","plainTextFormattedCitation":"(Fedyk et al., 2022)","previouslyFormattedCitation":"(Fedyk et al., 2022)"},"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Fedyk et al., (2022)</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ggunakan metode </w:t>
            </w:r>
            <w:r w:rsidRPr="0062624C">
              <w:rPr>
                <w:rFonts w:ascii="Times New Roman" w:hAnsi="Times New Roman" w:cs="Times New Roman"/>
                <w:i/>
                <w:sz w:val="20"/>
                <w:szCs w:val="20"/>
              </w:rPr>
              <w:t xml:space="preserve">Mix-Methods </w:t>
            </w:r>
            <w:r w:rsidRPr="0062624C">
              <w:rPr>
                <w:rFonts w:ascii="Times New Roman" w:hAnsi="Times New Roman" w:cs="Times New Roman"/>
                <w:sz w:val="20"/>
                <w:szCs w:val="20"/>
              </w:rPr>
              <w:t>dengan kuantitatif berbasis data empiris berupa 310.000 resume pegawai perusahaan audit dan kualitatif berbasis wawancara mendalam kepada 17 mitra audit senior (9 berasal dari Big 4 dan 8 berasal dari non Big 4). Dengan objek penelitian berupa 36 firma audit terbesar di Amerika Serikat (Big 4 dan non Big 4) rentang tahun 2010-2019.</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emukan bahwa penggunaan AI dalam audit meningkatkan kualitas dan efisiensi audit. Secara kuantitatif, peningkatan proporsi pegawai dengan keahlian AI menurunkan kemungkinan kesalahan audit sebesar 5%, mengurangi biaya audit hingga 2</w:t>
            </w:r>
            <w:proofErr w:type="gramStart"/>
            <w:r w:rsidRPr="0062624C">
              <w:rPr>
                <w:rFonts w:ascii="Times New Roman" w:hAnsi="Times New Roman" w:cs="Times New Roman"/>
                <w:sz w:val="20"/>
                <w:szCs w:val="20"/>
              </w:rPr>
              <w:t>,1</w:t>
            </w:r>
            <w:proofErr w:type="gramEnd"/>
            <w:r w:rsidRPr="0062624C">
              <w:rPr>
                <w:rFonts w:ascii="Times New Roman" w:hAnsi="Times New Roman" w:cs="Times New Roman"/>
                <w:sz w:val="20"/>
                <w:szCs w:val="20"/>
              </w:rPr>
              <w:t>%, mengurangi jumlah pegawai junior hingga 7,1%. Sedangkan berdasarkan wawancara, para partner audit bahwa AI membantu deteksi fraud dan mempercepat proses audit, namun tantangan yang muncul adalah kurangnya pelatihan dan kesiapan organisasi.</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t>8.</w:t>
            </w:r>
          </w:p>
        </w:tc>
        <w:tc>
          <w:tcPr>
            <w:tcW w:w="2268" w:type="dxa"/>
          </w:tcPr>
          <w:p w:rsidR="00FD3539" w:rsidRPr="0062624C" w:rsidRDefault="00FD3539" w:rsidP="00FD3539">
            <w:pPr>
              <w:jc w:val="both"/>
              <w:rPr>
                <w:rFonts w:ascii="Times New Roman" w:hAnsi="Times New Roman" w:cs="Times New Roman"/>
                <w:noProof/>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3390/jrfm15080339","ISSN":"19118074","abstract":"This paper aims to explore external auditors’ perception of the use of artificial intelligence (AI) in the United Arab Emirates (UAE). It investigates whether there is a perception among external auditors toward the contribution of AI to audit quality. It also aims to test whether the perception of AI usage and its impact on audit quality differs between local and international external auditors. Data were collected using an online survey from 22 local and 41 international audit firms to achieve these research objectives. Participants were either the auditing manager, audit partners, senior auditors or other personnel who may have experience in the field of accounting and auditing. To test our hypotheses, data analysis was undertaken using reliability and validity tests, descriptive analysis and independent samples t-test. We found that the analysis shows that there is a non-significant difference in the perceived contribution of AI to audit quality between local and international audit firms. All the audit firms, whether local or international, have equal perceived contributions with regard to the audit quality.","author":[{"dropping-particle":"","family":"Noordin","given":"Nora Azima","non-dropping-particle":"","parse-names":false,"suffix":""},{"dropping-particle":"","family":"Hussainey","given":"Khaled","non-dropping-particle":"","parse-names":false,"suffix":""},{"dropping-particle":"","family":"Hayek","given":"Ahmad Faisal","non-dropping-particle":"","parse-names":false,"suffix":""}],"container-title":"Journal of Risk and Financial Management","id":"ITEM-1","issue":"8","issued":{"date-parts":[["2022","8","1"]]},"publisher":"MDPI","title":"The Use of Artificial Intelligence and Audit Quality: An Analysis from the Perspectives of External Auditors in the UAE","type":"article-journal","volume":"15"},"uris":["http://www.mendeley.com/documents/?uuid=424d963c-d880-3f6e-b40b-6beed8b0be03"]}],"mendeley":{"formattedCitation":"(Noordin et al., 2022)","manualFormatting":"Noordin et al., (2022)","plainTextFormattedCitation":"(Noordin et al., 2022)","previouslyFormattedCitation":"(Noordin et al., 2022)"},"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Noordin et al., (2022)</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ggunakan metode kuantitatif dengan pengumpulan data melalui kuesioner yang disebarkan kepada 63 auditor eksternal yang terdiri dari 22 firma lokal dan 41 dari firma internasional (UEA).</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emukan bahwa auditor eksternal di Uni Emirat Arab memiliki persepsi positif terhadap penggunaan AI dalam meningkatkan kualitas audit. Melalui survei diketahui bahwa AI dinilai berkontribusi dalam meningkatkan efisiensi audit, mempercepat analisis data besar, serta mendukung deteksi fraud dan skeptisme profesional.</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t>9.</w:t>
            </w:r>
          </w:p>
        </w:tc>
        <w:tc>
          <w:tcPr>
            <w:tcW w:w="2268"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9790/487X-2309050110","ISSN":"2278-487X","abstract":"Background: Artificial Intelligence (AI) has the capacity to fundamentally change the audit process. Current sampling based retrospective auditing can be replaced with real time 100% testing of the audited population. However, little is known about how the auditors will be impacted by the integration of AI in audit. Aims: This study aims to investigate the perceptions and experiences of auditors of the impact of AI integration on audit. Methods &amp; procedures: Semi-structured interviews were conducted with ten participants who had current or previous experience as an auditor. Interviews were subject to thematic analysis. Outcomes &amp; results: It is comprehendible that for auditors to work with AI and other emerging technologies, a new set of skills is necessitated. Auditing standards need to evolve for AI to be implemented effectively. Conclusions: The findings offer novel insights into the potential paradigm shift necessitated by the integration of AI in auditing. AI will be extensively applied to simple and repetitive audit tasks allowing auditors to focus on activities requiring professional judgement. Continuous auditing may relieve year-end pressures and positively impact the working patterns of the auditors.","author":[{"dropping-particle":"","family":"Henry","given":"Heloise","non-dropping-particle":"","parse-names":false,"suffix":""},{"dropping-particle":"","family":"Rafique","given":"Muhammad","non-dropping-particle":"","parse-names":false,"suffix":""}],"container-title":"IOSR Journal of Business and Management","id":"ITEM-1","issue":"9","issued":{"date-parts":[["2021"]]},"page":"1-10","title":"Impact of Artificial Intelligence (AI) on Auditors: A Thematic Analysis","type":"article-journal","volume":"23"},"uris":["http://www.mendeley.com/documents/?uuid=5e5f406b-a0a4-3ff9-aa80-bc6fc1a3a38c"]}],"mendeley":{"formattedCitation":"(Henry &amp; Rafique, 2021)","manualFormatting":"Henry &amp; Rafique (2021)","plainTextFormattedCitation":"(Henry &amp; Rafique, 2021)","previouslyFormattedCitation":"(Henry &amp; Rafique, 2021)"},"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Henry &amp; Rafique (2021)</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an ini menggunakan metode kualitatif pendekatan tematik dengan pengumpulan data melalui wawancara mendalam semi-struktur menggunakan Zoom/Microsoft Teams kepada 10 auditor profesional (8 di Inggris dan  2 di Jersey) dari Big 4 dan Firma kecil.</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emukan bahwa AI berdampak signifikan terhadap praktik audit terutama dalam menyederhanakan tugas-tugas repetitif, mempercepat analisis data, </w:t>
            </w:r>
            <w:proofErr w:type="gramStart"/>
            <w:r w:rsidRPr="0062624C">
              <w:rPr>
                <w:rFonts w:ascii="Times New Roman" w:hAnsi="Times New Roman" w:cs="Times New Roman"/>
                <w:sz w:val="20"/>
                <w:szCs w:val="20"/>
              </w:rPr>
              <w:t>serta</w:t>
            </w:r>
            <w:proofErr w:type="gramEnd"/>
            <w:r w:rsidRPr="0062624C">
              <w:rPr>
                <w:rFonts w:ascii="Times New Roman" w:hAnsi="Times New Roman" w:cs="Times New Roman"/>
                <w:sz w:val="20"/>
                <w:szCs w:val="20"/>
              </w:rPr>
              <w:t xml:space="preserve"> mendukung pelaksanaan audit berkelanjutan. Namun AI tidak mampu menggantikan peran auditor dalam pengambilan keputusan profesional dan skeptisme audit. Para auditor menyatakan bahwa penggunaan AI menuntut peningkatan kompetensi teknis dan keterampilan sosial </w:t>
            </w:r>
            <w:r w:rsidRPr="0062624C">
              <w:rPr>
                <w:rFonts w:ascii="Times New Roman" w:hAnsi="Times New Roman" w:cs="Times New Roman"/>
                <w:sz w:val="20"/>
                <w:szCs w:val="20"/>
              </w:rPr>
              <w:lastRenderedPageBreak/>
              <w:t>termasuk kemampuan interpretasi hasil teknologi.</w:t>
            </w:r>
          </w:p>
        </w:tc>
      </w:tr>
      <w:tr w:rsidR="00FD3539" w:rsidRPr="0062624C" w:rsidTr="00193924">
        <w:tc>
          <w:tcPr>
            <w:tcW w:w="562" w:type="dxa"/>
          </w:tcPr>
          <w:p w:rsidR="00FD3539" w:rsidRPr="0062624C" w:rsidRDefault="00FD3539" w:rsidP="00FD3539">
            <w:pPr>
              <w:jc w:val="center"/>
              <w:rPr>
                <w:rFonts w:ascii="Times New Roman" w:hAnsi="Times New Roman" w:cs="Times New Roman"/>
                <w:sz w:val="20"/>
                <w:szCs w:val="20"/>
              </w:rPr>
            </w:pPr>
            <w:r w:rsidRPr="0062624C">
              <w:rPr>
                <w:rFonts w:ascii="Times New Roman" w:hAnsi="Times New Roman" w:cs="Times New Roman"/>
                <w:sz w:val="20"/>
                <w:szCs w:val="20"/>
              </w:rPr>
              <w:lastRenderedPageBreak/>
              <w:t>10.</w:t>
            </w:r>
          </w:p>
        </w:tc>
        <w:tc>
          <w:tcPr>
            <w:tcW w:w="2268"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fldChar w:fldCharType="begin" w:fldLock="1"/>
            </w:r>
            <w:r w:rsidRPr="0062624C">
              <w:rPr>
                <w:rFonts w:ascii="Times New Roman" w:hAnsi="Times New Roman" w:cs="Times New Roman"/>
                <w:sz w:val="20"/>
                <w:szCs w:val="20"/>
              </w:rPr>
              <w:instrText>ADDIN CSL_CITATION {"citationItems":[{"id":"ITEM-1","itemData":{"DOI":"10.4172/2168-9601.1000309","ISSN":"2168-9601","abstract":"Artificial Intelligence (AI) could be a game-changer for business generally and professional services in particular.\nWith the rapid developments in machine learning, data mining and cognitive computing, the next decade promises\nto see huge leaps forward. While the excitement over the potential applications of AI is understandable, there are\nissues related to adaptation and application in developing countries, particularly Africa and indeed, Nigeria. This\npaper reviews the nature of accounting and auditing problems and the need for application of artificial intelligence\n(AI) technologies to the discipline. The discussion includes current accounting issues for which new AI development\nshould be fruitful, particularly auditing. This paper concludes with future roles of banks going forward and the impacts\nAI could have on auditing systems.","author":[{"dropping-particle":"","family":"Ukpon","given":"Eno","non-dropping-particle":"","parse-names":false,"suffix":""},{"dropping-particle":"","family":"Udoh","given":"Imefon","non-dropping-particle":"","parse-names":false,"suffix":""},{"dropping-particle":"","family":"Essien","given":"Iniabasi","non-dropping-particle":"","parse-names":false,"suffix":""}],"container-title":"Journal of Accounting &amp; Marketing","id":"ITEM-1","issue":"1","issued":{"date-parts":[["2019","1","14"]]},"title":"Artificial Intelligence: Opportunities, Issues and Applications in Accounting and Auditing in Nigeria","type":"article-journal","volume":"8"},"uris":["http://www.mendeley.com/documents/?uuid=243082f0-e51f-30d2-b372-00d61def1990"]}],"mendeley":{"formattedCitation":"(Ukpon et al., 2019)","manualFormatting":"Ukpon et al., (2019)","plainTextFormattedCitation":"(Ukpon et al., 2019)","previouslyFormattedCitation":"(Ukpon et al., 2019)"},"properties":{"noteIndex":0},"schema":"https://github.com/citation-style-language/schema/raw/master/csl-citation.json"}</w:instrText>
            </w:r>
            <w:r w:rsidRPr="0062624C">
              <w:rPr>
                <w:rFonts w:ascii="Times New Roman" w:hAnsi="Times New Roman" w:cs="Times New Roman"/>
                <w:sz w:val="20"/>
                <w:szCs w:val="20"/>
              </w:rPr>
              <w:fldChar w:fldCharType="separate"/>
            </w:r>
            <w:r w:rsidRPr="0062624C">
              <w:rPr>
                <w:rFonts w:ascii="Times New Roman" w:hAnsi="Times New Roman" w:cs="Times New Roman"/>
                <w:noProof/>
                <w:sz w:val="20"/>
                <w:szCs w:val="20"/>
              </w:rPr>
              <w:t>Ukpon et al., (2019)</w:t>
            </w:r>
            <w:r w:rsidRPr="0062624C">
              <w:rPr>
                <w:rFonts w:ascii="Times New Roman" w:hAnsi="Times New Roman" w:cs="Times New Roman"/>
                <w:sz w:val="20"/>
                <w:szCs w:val="20"/>
              </w:rPr>
              <w:fldChar w:fldCharType="end"/>
            </w:r>
          </w:p>
        </w:tc>
        <w:tc>
          <w:tcPr>
            <w:tcW w:w="2694"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 xml:space="preserve">Penelitian ini menggunakan metode </w:t>
            </w:r>
            <w:r w:rsidRPr="0062624C">
              <w:rPr>
                <w:rFonts w:ascii="Times New Roman" w:hAnsi="Times New Roman" w:cs="Times New Roman"/>
                <w:i/>
                <w:sz w:val="20"/>
                <w:szCs w:val="20"/>
              </w:rPr>
              <w:t>mix-methods</w:t>
            </w:r>
            <w:r w:rsidRPr="0062624C">
              <w:rPr>
                <w:rFonts w:ascii="Times New Roman" w:hAnsi="Times New Roman" w:cs="Times New Roman"/>
                <w:sz w:val="20"/>
                <w:szCs w:val="20"/>
              </w:rPr>
              <w:t xml:space="preserve"> dengan kuantitatif berbasis survei kuesioner tertutup (</w:t>
            </w:r>
            <w:r w:rsidRPr="0062624C">
              <w:rPr>
                <w:rFonts w:ascii="Times New Roman" w:hAnsi="Times New Roman" w:cs="Times New Roman"/>
                <w:i/>
                <w:sz w:val="20"/>
                <w:szCs w:val="20"/>
              </w:rPr>
              <w:t>Artificial Intelligence and the Future of Accounting in Africa Questionnaire</w:t>
            </w:r>
            <w:r w:rsidRPr="0062624C">
              <w:rPr>
                <w:rFonts w:ascii="Times New Roman" w:hAnsi="Times New Roman" w:cs="Times New Roman"/>
                <w:sz w:val="20"/>
                <w:szCs w:val="20"/>
              </w:rPr>
              <w:t>) 45 responden berupa akademisi, dan praktisi industri. Kualitatif berupa data tanggapan terbuka, wawasan tambahan dari responden</w:t>
            </w:r>
          </w:p>
        </w:tc>
        <w:tc>
          <w:tcPr>
            <w:tcW w:w="2737" w:type="dxa"/>
          </w:tcPr>
          <w:p w:rsidR="00FD3539" w:rsidRPr="0062624C" w:rsidRDefault="00FD3539" w:rsidP="00FD3539">
            <w:pPr>
              <w:jc w:val="both"/>
              <w:rPr>
                <w:rFonts w:ascii="Times New Roman" w:hAnsi="Times New Roman" w:cs="Times New Roman"/>
                <w:sz w:val="20"/>
                <w:szCs w:val="20"/>
              </w:rPr>
            </w:pPr>
            <w:r w:rsidRPr="0062624C">
              <w:rPr>
                <w:rFonts w:ascii="Times New Roman" w:hAnsi="Times New Roman" w:cs="Times New Roman"/>
                <w:sz w:val="20"/>
                <w:szCs w:val="20"/>
              </w:rPr>
              <w:t>Penelitin ini menemukan bahwa AI secara signifikan dipersepsikan mampu meningkatkan efektiviras porses audit termasuk dalam penilaian risiko, pengumpulan bukti audit, dan penyusunan opini audit. Mayoritas responden setuju bahwa AI mendukung audit berbasis data besar dan otomatisasi analisis kompleks. Namun penerapan AI di Nigeria masih menghadapi tantangan berupa kesiapan sumber daya manusia, kurikulum pendidikan, dan kekhawatiran terhadap dampak sosial seperti pengangguran dan resistensi perubahan.</w:t>
            </w:r>
          </w:p>
        </w:tc>
      </w:tr>
    </w:tbl>
    <w:p w:rsidR="00412239" w:rsidRPr="0062624C" w:rsidRDefault="00412239" w:rsidP="00193924">
      <w:pPr>
        <w:spacing w:after="0" w:line="480" w:lineRule="auto"/>
        <w:rPr>
          <w:rFonts w:ascii="Times New Roman" w:hAnsi="Times New Roman" w:cs="Times New Roman"/>
          <w:b/>
          <w:sz w:val="24"/>
          <w:szCs w:val="24"/>
        </w:rPr>
      </w:pPr>
    </w:p>
    <w:p w:rsidR="00193924" w:rsidRPr="0062624C" w:rsidRDefault="00193924">
      <w:pPr>
        <w:rPr>
          <w:rFonts w:ascii="Times New Roman" w:eastAsiaTheme="majorEastAsia" w:hAnsi="Times New Roman" w:cs="Times New Roman"/>
          <w:b/>
          <w:color w:val="000000" w:themeColor="text1"/>
          <w:sz w:val="24"/>
          <w:szCs w:val="26"/>
        </w:rPr>
      </w:pPr>
      <w:r w:rsidRPr="0062624C">
        <w:rPr>
          <w:rFonts w:ascii="Times New Roman" w:hAnsi="Times New Roman" w:cs="Times New Roman"/>
        </w:rPr>
        <w:br w:type="page"/>
      </w:r>
    </w:p>
    <w:p w:rsidR="00F76836" w:rsidRPr="0062624C" w:rsidRDefault="009151A5" w:rsidP="00C03D29">
      <w:pPr>
        <w:pStyle w:val="Heading2"/>
        <w:spacing w:before="0" w:line="480" w:lineRule="auto"/>
        <w:jc w:val="both"/>
        <w:rPr>
          <w:rFonts w:cs="Times New Roman"/>
        </w:rPr>
      </w:pPr>
      <w:bookmarkStart w:id="35" w:name="_Toc201207535"/>
      <w:bookmarkStart w:id="36" w:name="_Toc201210010"/>
      <w:r w:rsidRPr="0062624C">
        <w:rPr>
          <w:rFonts w:cs="Times New Roman"/>
        </w:rPr>
        <w:lastRenderedPageBreak/>
        <w:t>2.7</w:t>
      </w:r>
      <w:r w:rsidR="00441BFA" w:rsidRPr="0062624C">
        <w:rPr>
          <w:rFonts w:cs="Times New Roman"/>
        </w:rPr>
        <w:t xml:space="preserve"> Kerangka </w:t>
      </w:r>
      <w:r w:rsidR="00AF4D58" w:rsidRPr="0062624C">
        <w:rPr>
          <w:rFonts w:cs="Times New Roman"/>
        </w:rPr>
        <w:t>Konseptual</w:t>
      </w:r>
      <w:bookmarkEnd w:id="35"/>
      <w:bookmarkEnd w:id="36"/>
    </w:p>
    <w:p w:rsidR="00412239" w:rsidRPr="0062624C" w:rsidRDefault="00411E48" w:rsidP="007F71AA">
      <w:pPr>
        <w:pStyle w:val="Caption"/>
        <w:jc w:val="center"/>
        <w:rPr>
          <w:rFonts w:ascii="Times New Roman" w:hAnsi="Times New Roman" w:cs="Times New Roman"/>
          <w:b/>
          <w:bCs/>
          <w:i w:val="0"/>
          <w:color w:val="000000" w:themeColor="text1"/>
          <w:sz w:val="24"/>
          <w:szCs w:val="24"/>
          <w:lang w:val="nl-NL"/>
        </w:rPr>
      </w:pPr>
      <w:bookmarkStart w:id="37" w:name="_Toc201180286"/>
      <w:r w:rsidRPr="0062624C">
        <w:rPr>
          <w:rFonts w:ascii="Times New Roman" w:hAnsi="Times New Roman" w:cs="Times New Roman"/>
          <w:b/>
          <w:i w:val="0"/>
          <w:color w:val="000000" w:themeColor="text1"/>
          <w:sz w:val="24"/>
          <w:szCs w:val="24"/>
        </w:rPr>
        <w:t xml:space="preserve">Gambar 2. </w:t>
      </w:r>
      <w:r w:rsidRPr="0062624C">
        <w:rPr>
          <w:rFonts w:ascii="Times New Roman" w:hAnsi="Times New Roman" w:cs="Times New Roman"/>
          <w:b/>
          <w:i w:val="0"/>
          <w:color w:val="000000" w:themeColor="text1"/>
          <w:sz w:val="24"/>
          <w:szCs w:val="24"/>
        </w:rPr>
        <w:fldChar w:fldCharType="begin"/>
      </w:r>
      <w:r w:rsidRPr="0062624C">
        <w:rPr>
          <w:rFonts w:ascii="Times New Roman" w:hAnsi="Times New Roman" w:cs="Times New Roman"/>
          <w:b/>
          <w:i w:val="0"/>
          <w:color w:val="000000" w:themeColor="text1"/>
          <w:sz w:val="24"/>
          <w:szCs w:val="24"/>
        </w:rPr>
        <w:instrText xml:space="preserve"> SEQ Gambar_2. \* ARABIC </w:instrText>
      </w:r>
      <w:r w:rsidRPr="0062624C">
        <w:rPr>
          <w:rFonts w:ascii="Times New Roman" w:hAnsi="Times New Roman" w:cs="Times New Roman"/>
          <w:b/>
          <w:i w:val="0"/>
          <w:color w:val="000000" w:themeColor="text1"/>
          <w:sz w:val="24"/>
          <w:szCs w:val="24"/>
        </w:rPr>
        <w:fldChar w:fldCharType="separate"/>
      </w:r>
      <w:r w:rsidR="00724536" w:rsidRPr="0062624C">
        <w:rPr>
          <w:rFonts w:ascii="Times New Roman" w:hAnsi="Times New Roman" w:cs="Times New Roman"/>
          <w:b/>
          <w:i w:val="0"/>
          <w:noProof/>
          <w:color w:val="000000" w:themeColor="text1"/>
          <w:sz w:val="24"/>
          <w:szCs w:val="24"/>
        </w:rPr>
        <w:t>1</w:t>
      </w:r>
      <w:r w:rsidRPr="0062624C">
        <w:rPr>
          <w:rFonts w:ascii="Times New Roman" w:hAnsi="Times New Roman" w:cs="Times New Roman"/>
          <w:b/>
          <w:i w:val="0"/>
          <w:color w:val="000000" w:themeColor="text1"/>
          <w:sz w:val="24"/>
          <w:szCs w:val="24"/>
        </w:rPr>
        <w:fldChar w:fldCharType="end"/>
      </w:r>
      <w:r w:rsidR="007F71AA" w:rsidRPr="0062624C">
        <w:rPr>
          <w:rFonts w:ascii="Times New Roman" w:hAnsi="Times New Roman" w:cs="Times New Roman"/>
          <w:b/>
          <w:i w:val="0"/>
          <w:color w:val="000000" w:themeColor="text1"/>
          <w:sz w:val="24"/>
          <w:szCs w:val="24"/>
        </w:rPr>
        <w:t xml:space="preserve"> </w:t>
      </w:r>
      <w:r w:rsidR="00AF4D58" w:rsidRPr="0062624C">
        <w:rPr>
          <w:rFonts w:ascii="Times New Roman" w:hAnsi="Times New Roman" w:cs="Times New Roman"/>
          <w:b/>
          <w:bCs/>
          <w:i w:val="0"/>
          <w:color w:val="000000" w:themeColor="text1"/>
          <w:sz w:val="24"/>
          <w:szCs w:val="24"/>
          <w:lang w:val="nl-NL"/>
        </w:rPr>
        <w:t>Kerangka Konseptual</w:t>
      </w:r>
      <w:bookmarkEnd w:id="37"/>
    </w:p>
    <w:p w:rsidR="006670D0" w:rsidRPr="0062624C" w:rsidRDefault="006670D0" w:rsidP="006670D0">
      <w:pPr>
        <w:jc w:val="center"/>
        <w:rPr>
          <w:rFonts w:ascii="Times New Roman" w:hAnsi="Times New Roman" w:cs="Times New Roman"/>
          <w:color w:val="000000"/>
          <w:szCs w:val="24"/>
          <w:lang w:val="nl-NL"/>
        </w:rPr>
      </w:pPr>
      <w:r w:rsidRPr="0062624C">
        <w:rPr>
          <w:rFonts w:ascii="Times New Roman" w:hAnsi="Times New Roman" w:cs="Times New Roman"/>
          <w:b/>
          <w:bCs/>
          <w:noProof/>
          <w:color w:val="000000"/>
          <w:szCs w:val="24"/>
          <w14:ligatures w14:val="standardContextual"/>
        </w:rPr>
        <mc:AlternateContent>
          <mc:Choice Requires="wps">
            <w:drawing>
              <wp:anchor distT="0" distB="0" distL="114300" distR="114300" simplePos="0" relativeHeight="251670528" behindDoc="0" locked="0" layoutInCell="1" allowOverlap="1" wp14:anchorId="421D4C1C" wp14:editId="78FD9CFE">
                <wp:simplePos x="0" y="0"/>
                <wp:positionH relativeFrom="margin">
                  <wp:align>center</wp:align>
                </wp:positionH>
                <wp:positionV relativeFrom="paragraph">
                  <wp:posOffset>162968</wp:posOffset>
                </wp:positionV>
                <wp:extent cx="3848100" cy="638175"/>
                <wp:effectExtent l="0" t="0" r="19050" b="28575"/>
                <wp:wrapNone/>
                <wp:docPr id="14145776" name="Rectangle 1"/>
                <wp:cNvGraphicFramePr/>
                <a:graphic xmlns:a="http://schemas.openxmlformats.org/drawingml/2006/main">
                  <a:graphicData uri="http://schemas.microsoft.com/office/word/2010/wordprocessingShape">
                    <wps:wsp>
                      <wps:cNvSpPr/>
                      <wps:spPr>
                        <a:xfrm>
                          <a:off x="0" y="0"/>
                          <a:ext cx="3848100"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539" w:rsidRPr="00412239" w:rsidRDefault="00FD3539" w:rsidP="006670D0">
                            <w:pPr>
                              <w:jc w:val="center"/>
                              <w:rPr>
                                <w:rFonts w:ascii="Times New Roman" w:hAnsi="Times New Roman" w:cs="Times New Roman"/>
                                <w:lang w:val="nl-NL"/>
                              </w:rPr>
                            </w:pPr>
                            <w:r>
                              <w:rPr>
                                <w:rFonts w:ascii="Times New Roman" w:hAnsi="Times New Roman" w:cs="Times New Roman"/>
                                <w:lang w:val="nl-NL"/>
                              </w:rPr>
                              <w:t>Melakukan pendekatan kuali</w:t>
                            </w:r>
                            <w:r w:rsidRPr="00412239">
                              <w:rPr>
                                <w:rFonts w:ascii="Times New Roman" w:hAnsi="Times New Roman" w:cs="Times New Roman"/>
                                <w:lang w:val="nl-NL"/>
                              </w:rPr>
                              <w:t>tatif dengan perspektif fenomen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1D4C1C" id="Rectangle 1" o:spid="_x0000_s1026" style="position:absolute;left:0;text-align:left;margin-left:0;margin-top:12.85pt;width:303pt;height:50.2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" fillcolor="white [3201]" strokecolor="black [3213]" strokeweight="1pt">
                <v:textbox>
                  <w:txbxContent>
                    <w:p w:rsidR="00FD3539" w:rsidRPr="00412239" w:rsidRDefault="00FD3539" w:rsidP="006670D0">
                      <w:pPr>
                        <w:jc w:val="center"/>
                        <w:rPr>
                          <w:rFonts w:ascii="Times New Roman" w:hAnsi="Times New Roman" w:cs="Times New Roman"/>
                          <w:lang w:val="nl-NL"/>
                        </w:rPr>
                      </w:pPr>
                      <w:r>
                        <w:rPr>
                          <w:rFonts w:ascii="Times New Roman" w:hAnsi="Times New Roman" w:cs="Times New Roman"/>
                          <w:lang w:val="nl-NL"/>
                        </w:rPr>
                        <w:t>Melakukan pendekatan kuali</w:t>
                      </w:r>
                      <w:r w:rsidRPr="00412239">
                        <w:rPr>
                          <w:rFonts w:ascii="Times New Roman" w:hAnsi="Times New Roman" w:cs="Times New Roman"/>
                          <w:lang w:val="nl-NL"/>
                        </w:rPr>
                        <w:t>tatif dengan perspektif fenomenologi</w:t>
                      </w:r>
                    </w:p>
                  </w:txbxContent>
                </v:textbox>
                <w10:wrap anchorx="margin"/>
              </v:rect>
            </w:pict>
          </mc:Fallback>
        </mc:AlternateContent>
      </w:r>
    </w:p>
    <w:p w:rsidR="006670D0" w:rsidRPr="0062624C" w:rsidRDefault="006670D0" w:rsidP="006670D0">
      <w:pPr>
        <w:rPr>
          <w:rFonts w:ascii="Times New Roman" w:hAnsi="Times New Roman" w:cs="Times New Roman"/>
          <w:b/>
          <w:bCs/>
          <w:color w:val="000000"/>
          <w:szCs w:val="24"/>
          <w:lang w:val="nl-NL"/>
        </w:rPr>
      </w:pPr>
      <w:r w:rsidRPr="0062624C">
        <w:rPr>
          <w:rFonts w:ascii="Times New Roman" w:hAnsi="Times New Roman" w:cs="Times New Roman"/>
          <w:b/>
          <w:bCs/>
          <w:color w:val="000000"/>
          <w:szCs w:val="24"/>
          <w:lang w:val="nl-NL"/>
        </w:rPr>
        <w:tab/>
      </w:r>
    </w:p>
    <w:p w:rsidR="006670D0" w:rsidRPr="0062624C" w:rsidRDefault="006670D0" w:rsidP="006670D0">
      <w:pPr>
        <w:rPr>
          <w:rFonts w:ascii="Times New Roman" w:hAnsi="Times New Roman" w:cs="Times New Roman"/>
          <w:b/>
          <w:bCs/>
          <w:color w:val="000000"/>
          <w:szCs w:val="24"/>
          <w:lang w:val="nl-NL"/>
        </w:rPr>
      </w:pPr>
      <w:r w:rsidRPr="0062624C">
        <w:rPr>
          <w:rFonts w:ascii="Times New Roman" w:hAnsi="Times New Roman" w:cs="Times New Roman"/>
          <w:b/>
          <w:bCs/>
          <w:color w:val="000000"/>
          <w:szCs w:val="24"/>
          <w:lang w:val="nl-NL"/>
        </w:rPr>
        <w:tab/>
      </w:r>
    </w:p>
    <w:p w:rsidR="006670D0" w:rsidRPr="0062624C" w:rsidRDefault="006670D0" w:rsidP="006670D0">
      <w:pPr>
        <w:rPr>
          <w:rFonts w:ascii="Times New Roman" w:hAnsi="Times New Roman" w:cs="Times New Roman"/>
          <w:color w:val="000000"/>
          <w:szCs w:val="24"/>
          <w:lang w:val="nl-NL"/>
        </w:rPr>
      </w:pPr>
      <w:r w:rsidRPr="0062624C">
        <w:rPr>
          <w:rFonts w:ascii="Times New Roman" w:hAnsi="Times New Roman" w:cs="Times New Roman"/>
          <w:b/>
          <w:bCs/>
          <w:noProof/>
          <w:color w:val="000000"/>
          <w:szCs w:val="24"/>
          <w14:ligatures w14:val="standardContextual"/>
        </w:rPr>
        <mc:AlternateContent>
          <mc:Choice Requires="wps">
            <w:drawing>
              <wp:anchor distT="0" distB="0" distL="114300" distR="114300" simplePos="0" relativeHeight="251665408" behindDoc="0" locked="0" layoutInCell="1" allowOverlap="1" wp14:anchorId="4B45C412" wp14:editId="4E7FBBA8">
                <wp:simplePos x="0" y="0"/>
                <wp:positionH relativeFrom="margin">
                  <wp:align>center</wp:align>
                </wp:positionH>
                <wp:positionV relativeFrom="paragraph">
                  <wp:posOffset>34290</wp:posOffset>
                </wp:positionV>
                <wp:extent cx="0" cy="476250"/>
                <wp:effectExtent l="76200" t="0" r="57150" b="57150"/>
                <wp:wrapNone/>
                <wp:docPr id="538665433" name="Straight Arrow Connector 6"/>
                <wp:cNvGraphicFramePr/>
                <a:graphic xmlns:a="http://schemas.openxmlformats.org/drawingml/2006/main">
                  <a:graphicData uri="http://schemas.microsoft.com/office/word/2010/wordprocessingShape">
                    <wps:wsp>
                      <wps:cNvCnPr/>
                      <wps:spPr>
                        <a:xfrm>
                          <a:off x="0" y="0"/>
                          <a:ext cx="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7C6D851" id="_x0000_t32" coordsize="21600,21600" o:spt="32" o:oned="t" path="m,l21600,21600e" filled="f">
                <v:path arrowok="t" fillok="f" o:connecttype="none"/>
                <o:lock v:ext="edit" shapetype="t"/>
              </v:shapetype>
              <v:shape id="Straight Arrow Connector 6" o:spid="_x0000_s1026" type="#_x0000_t32" style="position:absolute;margin-left:0;margin-top:2.7pt;width:0;height:37.5pt;z-index:25166540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" strokecolor="black [3200]" strokeweight=".5pt">
                <v:stroke endarrow="block" joinstyle="miter"/>
                <w10:wrap anchorx="margin"/>
              </v:shape>
            </w:pict>
          </mc:Fallback>
        </mc:AlternateContent>
      </w:r>
    </w:p>
    <w:p w:rsidR="006670D0" w:rsidRPr="0062624C" w:rsidRDefault="006670D0" w:rsidP="006670D0">
      <w:pPr>
        <w:rPr>
          <w:rFonts w:ascii="Times New Roman" w:hAnsi="Times New Roman" w:cs="Times New Roman"/>
          <w:b/>
          <w:bCs/>
          <w:szCs w:val="24"/>
          <w:lang w:val="nl-NL"/>
        </w:rPr>
      </w:pPr>
    </w:p>
    <w:p w:rsidR="006670D0" w:rsidRPr="0062624C" w:rsidRDefault="006670D0" w:rsidP="006670D0">
      <w:pPr>
        <w:rPr>
          <w:rFonts w:ascii="Times New Roman" w:hAnsi="Times New Roman" w:cs="Times New Roman"/>
          <w:szCs w:val="24"/>
          <w:lang w:val="nl-NL"/>
        </w:rPr>
      </w:pPr>
      <w:r w:rsidRPr="0062624C">
        <w:rPr>
          <w:rFonts w:ascii="Times New Roman" w:hAnsi="Times New Roman" w:cs="Times New Roman"/>
          <w:b/>
          <w:bCs/>
          <w:noProof/>
          <w:color w:val="000000"/>
          <w:szCs w:val="24"/>
          <w14:ligatures w14:val="standardContextual"/>
        </w:rPr>
        <mc:AlternateContent>
          <mc:Choice Requires="wps">
            <w:drawing>
              <wp:anchor distT="0" distB="0" distL="114300" distR="114300" simplePos="0" relativeHeight="251661312" behindDoc="0" locked="0" layoutInCell="1" allowOverlap="1" wp14:anchorId="154F0310" wp14:editId="133526ED">
                <wp:simplePos x="0" y="0"/>
                <wp:positionH relativeFrom="margin">
                  <wp:align>center</wp:align>
                </wp:positionH>
                <wp:positionV relativeFrom="paragraph">
                  <wp:posOffset>43650</wp:posOffset>
                </wp:positionV>
                <wp:extent cx="3857625" cy="752475"/>
                <wp:effectExtent l="0" t="0" r="28575" b="28575"/>
                <wp:wrapNone/>
                <wp:docPr id="1287944978" name="Rectangle 2"/>
                <wp:cNvGraphicFramePr/>
                <a:graphic xmlns:a="http://schemas.openxmlformats.org/drawingml/2006/main">
                  <a:graphicData uri="http://schemas.microsoft.com/office/word/2010/wordprocessingShape">
                    <wps:wsp>
                      <wps:cNvSpPr/>
                      <wps:spPr>
                        <a:xfrm>
                          <a:off x="0" y="0"/>
                          <a:ext cx="3857625" cy="752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539" w:rsidRPr="00412239" w:rsidRDefault="00FD3539" w:rsidP="006670D0">
                            <w:pPr>
                              <w:jc w:val="center"/>
                              <w:rPr>
                                <w:rFonts w:ascii="Times New Roman" w:hAnsi="Times New Roman" w:cs="Times New Roman"/>
                                <w:lang w:val="nl-NL"/>
                              </w:rPr>
                            </w:pPr>
                            <w:r w:rsidRPr="00412239">
                              <w:rPr>
                                <w:rFonts w:ascii="Times New Roman" w:hAnsi="Times New Roman" w:cs="Times New Roman"/>
                                <w:lang w:val="nl-NL"/>
                              </w:rPr>
                              <w:t>Menentukan subjek, jenis, dan sumber data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4F0310" id="Rectangle 2" o:spid="_x0000_s1027" style="position:absolute;margin-left:0;margin-top:3.45pt;width:303.75pt;height:59.25pt;z-index:251661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" fillcolor="white [3201]" strokecolor="black [3213]" strokeweight="1pt">
                <v:textbox>
                  <w:txbxContent>
                    <w:p w:rsidR="00FD3539" w:rsidRPr="00412239" w:rsidRDefault="00FD3539" w:rsidP="006670D0">
                      <w:pPr>
                        <w:jc w:val="center"/>
                        <w:rPr>
                          <w:rFonts w:ascii="Times New Roman" w:hAnsi="Times New Roman" w:cs="Times New Roman"/>
                          <w:lang w:val="nl-NL"/>
                        </w:rPr>
                      </w:pPr>
                      <w:r w:rsidRPr="00412239">
                        <w:rPr>
                          <w:rFonts w:ascii="Times New Roman" w:hAnsi="Times New Roman" w:cs="Times New Roman"/>
                          <w:lang w:val="nl-NL"/>
                        </w:rPr>
                        <w:t>Menentukan subjek, jenis, dan sumber data penelitian</w:t>
                      </w:r>
                    </w:p>
                  </w:txbxContent>
                </v:textbox>
                <w10:wrap anchorx="margin"/>
              </v:rect>
            </w:pict>
          </mc:Fallback>
        </mc:AlternateContent>
      </w:r>
    </w:p>
    <w:p w:rsidR="006670D0" w:rsidRPr="0062624C" w:rsidRDefault="006670D0" w:rsidP="006670D0">
      <w:pPr>
        <w:rPr>
          <w:rFonts w:ascii="Times New Roman" w:hAnsi="Times New Roman" w:cs="Times New Roman"/>
          <w:szCs w:val="24"/>
          <w:lang w:val="nl-NL"/>
        </w:rPr>
      </w:pPr>
    </w:p>
    <w:p w:rsidR="006670D0" w:rsidRPr="0062624C" w:rsidRDefault="006670D0" w:rsidP="006670D0">
      <w:pPr>
        <w:rPr>
          <w:rFonts w:ascii="Times New Roman" w:hAnsi="Times New Roman" w:cs="Times New Roman"/>
          <w:szCs w:val="24"/>
          <w:lang w:val="nl-NL"/>
        </w:rPr>
      </w:pPr>
      <w:r w:rsidRPr="0062624C">
        <w:rPr>
          <w:rFonts w:ascii="Times New Roman" w:hAnsi="Times New Roman" w:cs="Times New Roman"/>
          <w:noProof/>
          <w:szCs w:val="24"/>
          <w14:ligatures w14:val="standardContextual"/>
        </w:rPr>
        <mc:AlternateContent>
          <mc:Choice Requires="wps">
            <w:drawing>
              <wp:anchor distT="0" distB="0" distL="114300" distR="114300" simplePos="0" relativeHeight="251667456" behindDoc="0" locked="0" layoutInCell="1" allowOverlap="1" wp14:anchorId="792308B8" wp14:editId="501264A4">
                <wp:simplePos x="0" y="0"/>
                <wp:positionH relativeFrom="margin">
                  <wp:align>center</wp:align>
                </wp:positionH>
                <wp:positionV relativeFrom="paragraph">
                  <wp:posOffset>275821</wp:posOffset>
                </wp:positionV>
                <wp:extent cx="0" cy="561975"/>
                <wp:effectExtent l="76200" t="0" r="57150" b="47625"/>
                <wp:wrapNone/>
                <wp:docPr id="1364547909" name="Straight Arrow Connector 10"/>
                <wp:cNvGraphicFramePr/>
                <a:graphic xmlns:a="http://schemas.openxmlformats.org/drawingml/2006/main">
                  <a:graphicData uri="http://schemas.microsoft.com/office/word/2010/wordprocessingShape">
                    <wps:wsp>
                      <wps:cNvCnPr/>
                      <wps:spPr>
                        <a:xfrm>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D9A4C7" id="Straight Arrow Connector 10" o:spid="_x0000_s1026" type="#_x0000_t32" style="position:absolute;margin-left:0;margin-top:21.7pt;width:0;height:44.25pt;z-index:25166745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" strokecolor="black [3200]" strokeweight=".5pt">
                <v:stroke endarrow="block" joinstyle="miter"/>
                <w10:wrap anchorx="margin"/>
              </v:shape>
            </w:pict>
          </mc:Fallback>
        </mc:AlternateContent>
      </w:r>
    </w:p>
    <w:p w:rsidR="006670D0" w:rsidRPr="0062624C" w:rsidRDefault="006670D0" w:rsidP="006670D0">
      <w:pPr>
        <w:spacing w:line="240" w:lineRule="auto"/>
        <w:rPr>
          <w:rFonts w:ascii="Times New Roman" w:hAnsi="Times New Roman" w:cs="Times New Roman"/>
          <w:szCs w:val="24"/>
          <w:lang w:val="nl-NL"/>
        </w:rPr>
      </w:pPr>
    </w:p>
    <w:p w:rsidR="006670D0" w:rsidRPr="0062624C" w:rsidRDefault="006670D0" w:rsidP="006670D0">
      <w:pPr>
        <w:rPr>
          <w:rFonts w:ascii="Times New Roman" w:hAnsi="Times New Roman" w:cs="Times New Roman"/>
          <w:szCs w:val="24"/>
          <w:lang w:val="nl-NL"/>
        </w:rPr>
      </w:pPr>
    </w:p>
    <w:p w:rsidR="006670D0" w:rsidRPr="0062624C" w:rsidRDefault="006670D0" w:rsidP="006670D0">
      <w:pPr>
        <w:rPr>
          <w:rFonts w:ascii="Times New Roman" w:hAnsi="Times New Roman" w:cs="Times New Roman"/>
          <w:szCs w:val="24"/>
          <w:lang w:val="nl-NL"/>
        </w:rPr>
      </w:pPr>
      <w:r w:rsidRPr="0062624C">
        <w:rPr>
          <w:rFonts w:ascii="Times New Roman" w:hAnsi="Times New Roman" w:cs="Times New Roman"/>
          <w:b/>
          <w:bCs/>
          <w:noProof/>
          <w:szCs w:val="24"/>
          <w14:ligatures w14:val="standardContextual"/>
        </w:rPr>
        <mc:AlternateContent>
          <mc:Choice Requires="wps">
            <w:drawing>
              <wp:anchor distT="0" distB="0" distL="114300" distR="114300" simplePos="0" relativeHeight="251662336" behindDoc="0" locked="0" layoutInCell="1" allowOverlap="1" wp14:anchorId="6CABD3B2" wp14:editId="16E557FE">
                <wp:simplePos x="0" y="0"/>
                <wp:positionH relativeFrom="margin">
                  <wp:align>center</wp:align>
                </wp:positionH>
                <wp:positionV relativeFrom="paragraph">
                  <wp:posOffset>48384</wp:posOffset>
                </wp:positionV>
                <wp:extent cx="3876675" cy="838200"/>
                <wp:effectExtent l="0" t="0" r="28575" b="19050"/>
                <wp:wrapNone/>
                <wp:docPr id="1841137347" name="Rectangle 3"/>
                <wp:cNvGraphicFramePr/>
                <a:graphic xmlns:a="http://schemas.openxmlformats.org/drawingml/2006/main">
                  <a:graphicData uri="http://schemas.microsoft.com/office/word/2010/wordprocessingShape">
                    <wps:wsp>
                      <wps:cNvSpPr/>
                      <wps:spPr>
                        <a:xfrm>
                          <a:off x="0" y="0"/>
                          <a:ext cx="3876675"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539" w:rsidRPr="00412239" w:rsidRDefault="00FD3539" w:rsidP="006670D0">
                            <w:pPr>
                              <w:jc w:val="center"/>
                              <w:rPr>
                                <w:rFonts w:ascii="Times New Roman" w:hAnsi="Times New Roman" w:cs="Times New Roman"/>
                                <w:lang w:val="nl-NL"/>
                              </w:rPr>
                            </w:pPr>
                            <w:r>
                              <w:rPr>
                                <w:rFonts w:ascii="Times New Roman" w:hAnsi="Times New Roman" w:cs="Times New Roman"/>
                                <w:lang w:val="nl-NL"/>
                              </w:rPr>
                              <w:t>Melakukan p</w:t>
                            </w:r>
                            <w:r w:rsidRPr="00412239">
                              <w:rPr>
                                <w:rFonts w:ascii="Times New Roman" w:hAnsi="Times New Roman" w:cs="Times New Roman"/>
                                <w:lang w:val="nl-NL"/>
                              </w:rPr>
                              <w:t>engumpulan data dengan wawancara semiterstruktur, dokumentasi, dan triangulasi tek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ABD3B2" id="Rectangle 3" o:spid="_x0000_s1028" style="position:absolute;margin-left:0;margin-top:3.8pt;width:305.25pt;height:66pt;z-index:251662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" fillcolor="white [3201]" strokecolor="black [3213]" strokeweight="1pt">
                <v:textbox>
                  <w:txbxContent>
                    <w:p w:rsidR="00FD3539" w:rsidRPr="00412239" w:rsidRDefault="00FD3539" w:rsidP="006670D0">
                      <w:pPr>
                        <w:jc w:val="center"/>
                        <w:rPr>
                          <w:rFonts w:ascii="Times New Roman" w:hAnsi="Times New Roman" w:cs="Times New Roman"/>
                          <w:lang w:val="nl-NL"/>
                        </w:rPr>
                      </w:pPr>
                      <w:r>
                        <w:rPr>
                          <w:rFonts w:ascii="Times New Roman" w:hAnsi="Times New Roman" w:cs="Times New Roman"/>
                          <w:lang w:val="nl-NL"/>
                        </w:rPr>
                        <w:t>Melakukan p</w:t>
                      </w:r>
                      <w:r w:rsidRPr="00412239">
                        <w:rPr>
                          <w:rFonts w:ascii="Times New Roman" w:hAnsi="Times New Roman" w:cs="Times New Roman"/>
                          <w:lang w:val="nl-NL"/>
                        </w:rPr>
                        <w:t>engumpulan data dengan wawancara semiterstruktur, dokumentasi, dan triangulasi teknik</w:t>
                      </w:r>
                    </w:p>
                  </w:txbxContent>
                </v:textbox>
                <w10:wrap anchorx="margin"/>
              </v:rect>
            </w:pict>
          </mc:Fallback>
        </mc:AlternateContent>
      </w:r>
    </w:p>
    <w:p w:rsidR="006670D0" w:rsidRPr="0062624C" w:rsidRDefault="006670D0" w:rsidP="006670D0">
      <w:pPr>
        <w:rPr>
          <w:rFonts w:ascii="Times New Roman" w:hAnsi="Times New Roman" w:cs="Times New Roman"/>
          <w:szCs w:val="24"/>
          <w:lang w:val="nl-NL"/>
        </w:rPr>
      </w:pP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r w:rsidRPr="0062624C">
        <w:rPr>
          <w:rFonts w:ascii="Times New Roman" w:hAnsi="Times New Roman" w:cs="Times New Roman"/>
          <w:noProof/>
          <w:szCs w:val="24"/>
          <w14:ligatures w14:val="standardContextual"/>
        </w:rPr>
        <mc:AlternateContent>
          <mc:Choice Requires="wps">
            <w:drawing>
              <wp:anchor distT="0" distB="0" distL="114300" distR="114300" simplePos="0" relativeHeight="251668480" behindDoc="0" locked="0" layoutInCell="1" allowOverlap="1" wp14:anchorId="776D565B" wp14:editId="3896CBE8">
                <wp:simplePos x="0" y="0"/>
                <wp:positionH relativeFrom="margin">
                  <wp:align>center</wp:align>
                </wp:positionH>
                <wp:positionV relativeFrom="paragraph">
                  <wp:posOffset>137482</wp:posOffset>
                </wp:positionV>
                <wp:extent cx="0" cy="314325"/>
                <wp:effectExtent l="76200" t="0" r="57150" b="47625"/>
                <wp:wrapNone/>
                <wp:docPr id="1058938742" name="Straight Arrow Connector 11"/>
                <wp:cNvGraphicFramePr/>
                <a:graphic xmlns:a="http://schemas.openxmlformats.org/drawingml/2006/main">
                  <a:graphicData uri="http://schemas.microsoft.com/office/word/2010/wordprocessingShape">
                    <wps:wsp>
                      <wps:cNvCnPr/>
                      <wps:spPr>
                        <a:xfrm>
                          <a:off x="0" y="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AA2AD2" id="Straight Arrow Connector 11" o:spid="_x0000_s1026" type="#_x0000_t32" style="position:absolute;margin-left:0;margin-top:10.85pt;width:0;height:24.75pt;z-index:25166848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" strokecolor="black [3200]" strokeweight=".5pt">
                <v:stroke endarrow="block" joinstyle="miter"/>
                <w10:wrap anchorx="margin"/>
              </v:shape>
            </w:pict>
          </mc:Fallback>
        </mc:AlternateContent>
      </w: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r w:rsidRPr="0062624C">
        <w:rPr>
          <w:rFonts w:ascii="Times New Roman" w:hAnsi="Times New Roman" w:cs="Times New Roman"/>
          <w:noProof/>
          <w:szCs w:val="24"/>
          <w14:ligatures w14:val="standardContextual"/>
        </w:rPr>
        <mc:AlternateContent>
          <mc:Choice Requires="wps">
            <w:drawing>
              <wp:anchor distT="0" distB="0" distL="114300" distR="114300" simplePos="0" relativeHeight="251664384" behindDoc="0" locked="0" layoutInCell="1" allowOverlap="1" wp14:anchorId="0C195E06" wp14:editId="4438BE62">
                <wp:simplePos x="0" y="0"/>
                <wp:positionH relativeFrom="margin">
                  <wp:align>center</wp:align>
                </wp:positionH>
                <wp:positionV relativeFrom="paragraph">
                  <wp:posOffset>18061</wp:posOffset>
                </wp:positionV>
                <wp:extent cx="3895725" cy="628650"/>
                <wp:effectExtent l="0" t="0" r="28575" b="19050"/>
                <wp:wrapNone/>
                <wp:docPr id="681763019" name="Rectangle 5"/>
                <wp:cNvGraphicFramePr/>
                <a:graphic xmlns:a="http://schemas.openxmlformats.org/drawingml/2006/main">
                  <a:graphicData uri="http://schemas.microsoft.com/office/word/2010/wordprocessingShape">
                    <wps:wsp>
                      <wps:cNvSpPr/>
                      <wps:spPr>
                        <a:xfrm>
                          <a:off x="0" y="0"/>
                          <a:ext cx="3895725" cy="628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539" w:rsidRPr="00412239" w:rsidRDefault="00FD3539" w:rsidP="006670D0">
                            <w:pPr>
                              <w:jc w:val="center"/>
                              <w:rPr>
                                <w:rFonts w:ascii="Times New Roman" w:hAnsi="Times New Roman" w:cs="Times New Roman"/>
                              </w:rPr>
                            </w:pPr>
                            <w:r w:rsidRPr="00412239">
                              <w:rPr>
                                <w:rFonts w:ascii="Times New Roman" w:hAnsi="Times New Roman" w:cs="Times New Roman"/>
                              </w:rPr>
                              <w:t>Hasil Penelitian</w:t>
                            </w:r>
                            <w:r w:rsidRPr="00412239">
                              <w:rPr>
                                <w:rFonts w:ascii="Times New Roman" w:hAnsi="Times New Roman" w:cs="Times New Roman"/>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95E06" id="Rectangle 5" o:spid="_x0000_s1029" style="position:absolute;left:0;text-align:left;margin-left:0;margin-top:1.4pt;width:306.75pt;height:49.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" fillcolor="white [3201]" strokecolor="black [3213]" strokeweight="1pt">
                <v:textbox>
                  <w:txbxContent>
                    <w:p w:rsidR="00FD3539" w:rsidRPr="00412239" w:rsidRDefault="00FD3539" w:rsidP="006670D0">
                      <w:pPr>
                        <w:jc w:val="center"/>
                        <w:rPr>
                          <w:rFonts w:ascii="Times New Roman" w:hAnsi="Times New Roman" w:cs="Times New Roman"/>
                        </w:rPr>
                      </w:pPr>
                      <w:r w:rsidRPr="00412239">
                        <w:rPr>
                          <w:rFonts w:ascii="Times New Roman" w:hAnsi="Times New Roman" w:cs="Times New Roman"/>
                        </w:rPr>
                        <w:t>Hasil Penelitian</w:t>
                      </w:r>
                      <w:r w:rsidRPr="00412239">
                        <w:rPr>
                          <w:rFonts w:ascii="Times New Roman" w:hAnsi="Times New Roman" w:cs="Times New Roman"/>
                        </w:rPr>
                        <w:tab/>
                      </w:r>
                    </w:p>
                  </w:txbxContent>
                </v:textbox>
                <w10:wrap anchorx="margin"/>
              </v:rect>
            </w:pict>
          </mc:Fallback>
        </mc:AlternateContent>
      </w: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r w:rsidRPr="0062624C">
        <w:rPr>
          <w:rFonts w:ascii="Times New Roman" w:hAnsi="Times New Roman" w:cs="Times New Roman"/>
          <w:b/>
          <w:bCs/>
          <w:noProof/>
          <w:szCs w:val="24"/>
          <w14:ligatures w14:val="standardContextual"/>
        </w:rPr>
        <mc:AlternateContent>
          <mc:Choice Requires="wps">
            <w:drawing>
              <wp:anchor distT="0" distB="0" distL="114300" distR="114300" simplePos="0" relativeHeight="251666432" behindDoc="0" locked="0" layoutInCell="1" allowOverlap="1" wp14:anchorId="4FEC83E7" wp14:editId="3F8D07A4">
                <wp:simplePos x="0" y="0"/>
                <wp:positionH relativeFrom="margin">
                  <wp:align>center</wp:align>
                </wp:positionH>
                <wp:positionV relativeFrom="paragraph">
                  <wp:posOffset>160243</wp:posOffset>
                </wp:positionV>
                <wp:extent cx="0" cy="295275"/>
                <wp:effectExtent l="76200" t="0" r="57150" b="47625"/>
                <wp:wrapNone/>
                <wp:docPr id="1340799508" name="Straight Arrow Connector 7"/>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995441" id="Straight Arrow Connector 7" o:spid="_x0000_s1026" type="#_x0000_t32" style="position:absolute;margin-left:0;margin-top:12.6pt;width:0;height:23.25pt;z-index:25166643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" strokecolor="black [3200]" strokeweight=".5pt">
                <v:stroke endarrow="block" joinstyle="miter"/>
                <w10:wrap anchorx="margin"/>
              </v:shape>
            </w:pict>
          </mc:Fallback>
        </mc:AlternateContent>
      </w: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r w:rsidRPr="0062624C">
        <w:rPr>
          <w:rFonts w:ascii="Times New Roman" w:hAnsi="Times New Roman" w:cs="Times New Roman"/>
          <w:noProof/>
          <w:szCs w:val="24"/>
          <w14:ligatures w14:val="standardContextual"/>
        </w:rPr>
        <mc:AlternateContent>
          <mc:Choice Requires="wps">
            <w:drawing>
              <wp:anchor distT="0" distB="0" distL="114300" distR="114300" simplePos="0" relativeHeight="251663360" behindDoc="0" locked="0" layoutInCell="1" allowOverlap="1" wp14:anchorId="206AE670" wp14:editId="40171195">
                <wp:simplePos x="0" y="0"/>
                <wp:positionH relativeFrom="margin">
                  <wp:align>center</wp:align>
                </wp:positionH>
                <wp:positionV relativeFrom="paragraph">
                  <wp:posOffset>71359</wp:posOffset>
                </wp:positionV>
                <wp:extent cx="3838575" cy="619125"/>
                <wp:effectExtent l="0" t="0" r="28575" b="28575"/>
                <wp:wrapNone/>
                <wp:docPr id="1410357340" name="Rectangle 4"/>
                <wp:cNvGraphicFramePr/>
                <a:graphic xmlns:a="http://schemas.openxmlformats.org/drawingml/2006/main">
                  <a:graphicData uri="http://schemas.microsoft.com/office/word/2010/wordprocessingShape">
                    <wps:wsp>
                      <wps:cNvSpPr/>
                      <wps:spPr>
                        <a:xfrm>
                          <a:off x="0" y="0"/>
                          <a:ext cx="38385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3539" w:rsidRPr="00412239" w:rsidRDefault="00FD3539" w:rsidP="006670D0">
                            <w:pPr>
                              <w:jc w:val="center"/>
                              <w:rPr>
                                <w:rFonts w:ascii="Times New Roman" w:hAnsi="Times New Roman" w:cs="Times New Roman"/>
                              </w:rPr>
                            </w:pPr>
                            <w:r w:rsidRPr="00412239">
                              <w:rPr>
                                <w:rFonts w:ascii="Times New Roman" w:hAnsi="Times New Roman" w:cs="Times New Roman"/>
                              </w:rPr>
                              <w:t>Melakukan analisis data model intera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6AE670" id="Rectangle 4" o:spid="_x0000_s1030" style="position:absolute;left:0;text-align:left;margin-left:0;margin-top:5.6pt;width:302.25pt;height:48.75pt;z-index:251663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" fillcolor="white [3201]" strokecolor="black [3213]" strokeweight="1pt">
                <v:textbox>
                  <w:txbxContent>
                    <w:p w:rsidR="00FD3539" w:rsidRPr="00412239" w:rsidRDefault="00FD3539" w:rsidP="006670D0">
                      <w:pPr>
                        <w:jc w:val="center"/>
                        <w:rPr>
                          <w:rFonts w:ascii="Times New Roman" w:hAnsi="Times New Roman" w:cs="Times New Roman"/>
                        </w:rPr>
                      </w:pPr>
                      <w:r w:rsidRPr="00412239">
                        <w:rPr>
                          <w:rFonts w:ascii="Times New Roman" w:hAnsi="Times New Roman" w:cs="Times New Roman"/>
                        </w:rPr>
                        <w:t>Melakukan analisis data model interaktif</w:t>
                      </w:r>
                    </w:p>
                  </w:txbxContent>
                </v:textbox>
                <w10:wrap anchorx="margin"/>
              </v:rect>
            </w:pict>
          </mc:Fallback>
        </mc:AlternateContent>
      </w: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p>
    <w:p w:rsidR="006670D0" w:rsidRPr="0062624C" w:rsidRDefault="006670D0" w:rsidP="006670D0">
      <w:pPr>
        <w:tabs>
          <w:tab w:val="left" w:pos="3990"/>
        </w:tabs>
        <w:spacing w:line="240" w:lineRule="auto"/>
        <w:jc w:val="center"/>
        <w:rPr>
          <w:rFonts w:ascii="Times New Roman" w:hAnsi="Times New Roman" w:cs="Times New Roman"/>
          <w:i/>
          <w:iCs/>
          <w:szCs w:val="24"/>
          <w:lang w:val="nl-NL"/>
        </w:rPr>
      </w:pPr>
    </w:p>
    <w:p w:rsidR="00C03D29" w:rsidRPr="0062624C" w:rsidRDefault="00C03D29">
      <w:pPr>
        <w:rPr>
          <w:rFonts w:ascii="Times New Roman" w:eastAsiaTheme="majorEastAsia" w:hAnsi="Times New Roman" w:cs="Times New Roman"/>
          <w:b/>
          <w:color w:val="000000" w:themeColor="text1"/>
          <w:sz w:val="24"/>
          <w:szCs w:val="24"/>
        </w:rPr>
      </w:pPr>
      <w:r w:rsidRPr="0062624C">
        <w:rPr>
          <w:rFonts w:ascii="Times New Roman" w:hAnsi="Times New Roman" w:cs="Times New Roman"/>
          <w:szCs w:val="24"/>
        </w:rPr>
        <w:br w:type="page"/>
      </w:r>
    </w:p>
    <w:p w:rsidR="000B2A3D" w:rsidRPr="0062624C" w:rsidRDefault="000B2A3D" w:rsidP="00637B31">
      <w:pPr>
        <w:pStyle w:val="Heading1"/>
        <w:spacing w:line="480" w:lineRule="auto"/>
        <w:rPr>
          <w:rFonts w:cs="Times New Roman"/>
          <w:szCs w:val="24"/>
        </w:rPr>
        <w:sectPr w:rsidR="000B2A3D" w:rsidRPr="0062624C" w:rsidSect="000B2A3D">
          <w:pgSz w:w="12240" w:h="15840"/>
          <w:pgMar w:top="2268" w:right="1701" w:bottom="1701" w:left="2268" w:header="709" w:footer="709" w:gutter="0"/>
          <w:cols w:space="708"/>
          <w:titlePg/>
          <w:docGrid w:linePitch="360"/>
        </w:sectPr>
      </w:pPr>
      <w:bookmarkStart w:id="38" w:name="_Toc201207536"/>
    </w:p>
    <w:p w:rsidR="00351245" w:rsidRPr="0062624C" w:rsidRDefault="00D2347D" w:rsidP="00637B31">
      <w:pPr>
        <w:pStyle w:val="Heading1"/>
        <w:spacing w:line="480" w:lineRule="auto"/>
        <w:rPr>
          <w:rFonts w:cs="Times New Roman"/>
          <w:szCs w:val="24"/>
        </w:rPr>
      </w:pPr>
      <w:bookmarkStart w:id="39" w:name="_Toc201210011"/>
      <w:r w:rsidRPr="0062624C">
        <w:rPr>
          <w:rFonts w:cs="Times New Roman"/>
          <w:szCs w:val="24"/>
        </w:rPr>
        <w:lastRenderedPageBreak/>
        <w:t>BAB III</w:t>
      </w:r>
      <w:r w:rsidRPr="0062624C">
        <w:rPr>
          <w:rFonts w:cs="Times New Roman"/>
          <w:szCs w:val="24"/>
        </w:rPr>
        <w:br/>
        <w:t>METODE PENELITIAN</w:t>
      </w:r>
      <w:bookmarkEnd w:id="38"/>
      <w:bookmarkEnd w:id="39"/>
    </w:p>
    <w:p w:rsidR="00F076BB" w:rsidRPr="0062624C" w:rsidRDefault="00351245" w:rsidP="00F76836">
      <w:pPr>
        <w:pStyle w:val="Heading2"/>
        <w:spacing w:line="480" w:lineRule="auto"/>
        <w:jc w:val="both"/>
        <w:rPr>
          <w:rFonts w:cs="Times New Roman"/>
          <w:szCs w:val="24"/>
        </w:rPr>
      </w:pPr>
      <w:bookmarkStart w:id="40" w:name="_Toc201207537"/>
      <w:bookmarkStart w:id="41" w:name="_Toc201210012"/>
      <w:r w:rsidRPr="0062624C">
        <w:rPr>
          <w:rFonts w:cs="Times New Roman"/>
          <w:szCs w:val="24"/>
        </w:rPr>
        <w:t>3.1 Jenis Penelitian</w:t>
      </w:r>
      <w:bookmarkEnd w:id="40"/>
      <w:bookmarkEnd w:id="41"/>
      <w:r w:rsidRPr="0062624C">
        <w:rPr>
          <w:rFonts w:cs="Times New Roman"/>
          <w:szCs w:val="24"/>
        </w:rPr>
        <w:t xml:space="preserve"> </w:t>
      </w:r>
    </w:p>
    <w:p w:rsidR="00441BFA" w:rsidRPr="0062624C" w:rsidRDefault="00441BFA" w:rsidP="0038465C">
      <w:pPr>
        <w:spacing w:line="480" w:lineRule="auto"/>
        <w:ind w:firstLine="720"/>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 xml:space="preserve">Penelitian ini dilakukan dengan menggunakan metode kualitatif dengan pendekatan fenomenologi. Metode penelitian kualitatif. Metode penelitian kualitatif berlandaskan pada filsafat postpositivisme atau interpretivisme, memberikan kerangka kerja yang kaya untuk memahami fenomena sosial. Postpositivisme, sebagai lanjutan dari positivisme, mengakui adanya keterbatasan dalam memahami realitas melalui pendekatan kuantitatif. Dalam konteks ini, postpositivisme mendorong peneliti untuk menggunakan pendekatan kualitatif yang lebih mempertimbangkan konteks, interaksi sosial, dan pengalaman individu, serta mengedepankan pemahaman holistik yang tidak bisa dicapai melalui statistik semata </w:t>
      </w:r>
      <w:r w:rsidR="00AC19C6" w:rsidRPr="0062624C">
        <w:rPr>
          <w:rFonts w:ascii="Times New Roman" w:hAnsi="Times New Roman" w:cs="Times New Roman"/>
          <w:color w:val="000000"/>
          <w:sz w:val="24"/>
          <w:szCs w:val="24"/>
          <w:lang w:val="nl-NL"/>
        </w:rPr>
        <w:fldChar w:fldCharType="begin" w:fldLock="1"/>
      </w:r>
      <w:r w:rsidR="00B97E95" w:rsidRPr="0062624C">
        <w:rPr>
          <w:rFonts w:ascii="Times New Roman" w:hAnsi="Times New Roman" w:cs="Times New Roman"/>
          <w:color w:val="000000"/>
          <w:sz w:val="24"/>
          <w:szCs w:val="24"/>
          <w:lang w:val="nl-NL"/>
        </w:rPr>
        <w:instrText>ADDIN CSL_CITATION {"citationItems":[{"id":"ITEM-1","itemData":{"DOI":"10.58192/ebismen.v4i1.3158","ISSN":"2962-7621","abstract":"&lt;p&gt;Artificial Intelligence (AI) is increasingly used in financial accounting to improve decision-making effectiveness. This research analyzes the role of AI in supporting data-driven decision making and identifies challenges in its implementation. Using a qualitative approach with the Systematic Literature Review (SLR) method, this study reviewed 41 relevant articles from national and international journals. The results showed that 28 studies supported the effectiveness of AI in improving financial decision-making by automating transaction recording, enabling algorithm-based predictive analysis, and detecting financial anomalies. AI enables companies to respond faster to market changes, increase transparency of financial reports, and reduce human errors in accounting processes.However, 13 studies highlighted challenges such as technological complexity, limited transparency in decision-making, algorithmic bias, and organizational readiness. In addition, evolving regulations are an obstacle to ensuring optimal use of AI while minimizing ethical and legal risks. The success of AI in financial decision-making depends on infrastructure readiness, regulatory support, and human resource competencies. Without a well-planned strategy, AI may pose new challenges that hinder its effectiveness. Therefore, this study provides insights into the optimal AI implementation strategy to ensure that this technology improves the accuracy and transparency of decision making while maintaining financial accounting accountability.&lt;/p&gt;","author":[{"dropping-particle":"","family":"Nazari","given":"Esa Cahyani","non-dropping-particle":"","parse-names":false,"suffix":""},{"dropping-particle":"","family":"Mukhtaruddin","given":"Mukhtaruddin","non-dropping-particle":"","parse-names":false,"suffix":""}],"container-title":"Jurnal Ekonomi, Bisnis dan Manajemen","id":"ITEM-1","issue":"1","issued":{"date-parts":[["2025","3","17"]]},"page":"77-101","title":"Transformasi Artificial Intelligence dalam Akuntansi Keuangan: Inovasi dalam Pengambilan Keputusan atau Memunculkan Tantangan Baru?","type":"article-journal","volume":"4"},"uris":["http://www.mendeley.com/documents/?uuid=6c1d7b51-cac6-35b1-a93a-0c2dc1bac06c"]}],"mendeley":{"formattedCitation":"(Nazari &amp; Mukhtaruddin, 2025)","plainTextFormattedCitation":"(Nazari &amp; Mukhtaruddin, 2025)","previouslyFormattedCitation":"(Nazari &amp; Mukhtaruddin, 2025)"},"properties":{"noteIndex":0},"schema":"https://github.com/citation-style-language/schema/raw/master/csl-citation.json"}</w:instrText>
      </w:r>
      <w:r w:rsidR="00AC19C6" w:rsidRPr="0062624C">
        <w:rPr>
          <w:rFonts w:ascii="Times New Roman" w:hAnsi="Times New Roman" w:cs="Times New Roman"/>
          <w:color w:val="000000"/>
          <w:sz w:val="24"/>
          <w:szCs w:val="24"/>
          <w:lang w:val="nl-NL"/>
        </w:rPr>
        <w:fldChar w:fldCharType="separate"/>
      </w:r>
      <w:r w:rsidR="003E1A4A" w:rsidRPr="0062624C">
        <w:rPr>
          <w:rFonts w:ascii="Times New Roman" w:hAnsi="Times New Roman" w:cs="Times New Roman"/>
          <w:noProof/>
          <w:color w:val="000000"/>
          <w:sz w:val="24"/>
          <w:szCs w:val="24"/>
          <w:lang w:val="nl-NL"/>
        </w:rPr>
        <w:t>(Nazari &amp; Mukhtaruddin, 2025)</w:t>
      </w:r>
      <w:r w:rsidR="00AC19C6" w:rsidRPr="0062624C">
        <w:rPr>
          <w:rFonts w:ascii="Times New Roman" w:hAnsi="Times New Roman" w:cs="Times New Roman"/>
          <w:color w:val="000000"/>
          <w:sz w:val="24"/>
          <w:szCs w:val="24"/>
          <w:lang w:val="nl-NL"/>
        </w:rPr>
        <w:fldChar w:fldCharType="end"/>
      </w:r>
      <w:r w:rsidR="00AC19C6" w:rsidRPr="0062624C">
        <w:rPr>
          <w:rFonts w:ascii="Times New Roman" w:hAnsi="Times New Roman" w:cs="Times New Roman"/>
          <w:color w:val="000000"/>
          <w:sz w:val="24"/>
          <w:szCs w:val="24"/>
          <w:lang w:val="nl-NL"/>
        </w:rPr>
        <w:t>.</w:t>
      </w:r>
    </w:p>
    <w:p w:rsidR="00F76836" w:rsidRPr="0062624C" w:rsidRDefault="00F76836" w:rsidP="00F76836">
      <w:pPr>
        <w:pStyle w:val="Heading2"/>
        <w:spacing w:line="480" w:lineRule="auto"/>
        <w:jc w:val="both"/>
        <w:rPr>
          <w:rFonts w:cs="Times New Roman"/>
          <w:szCs w:val="24"/>
        </w:rPr>
      </w:pPr>
      <w:bookmarkStart w:id="42" w:name="_Toc201207538"/>
      <w:bookmarkStart w:id="43" w:name="_Toc201210013"/>
      <w:r w:rsidRPr="0062624C">
        <w:rPr>
          <w:rFonts w:cs="Times New Roman"/>
          <w:szCs w:val="24"/>
        </w:rPr>
        <w:t>3.2 Situs Penelitian</w:t>
      </w:r>
      <w:bookmarkEnd w:id="42"/>
      <w:bookmarkEnd w:id="43"/>
      <w:r w:rsidRPr="0062624C">
        <w:rPr>
          <w:rFonts w:cs="Times New Roman"/>
          <w:szCs w:val="24"/>
        </w:rPr>
        <w:t xml:space="preserve"> </w:t>
      </w:r>
    </w:p>
    <w:p w:rsidR="00F76836" w:rsidRPr="0062624C" w:rsidRDefault="00441BFA" w:rsidP="00F76836">
      <w:pPr>
        <w:spacing w:line="480" w:lineRule="auto"/>
        <w:jc w:val="both"/>
        <w:rPr>
          <w:rFonts w:ascii="Times New Roman" w:hAnsi="Times New Roman" w:cs="Times New Roman"/>
          <w:sz w:val="24"/>
          <w:szCs w:val="24"/>
        </w:rPr>
      </w:pPr>
      <w:r w:rsidRPr="0062624C">
        <w:rPr>
          <w:rFonts w:ascii="Times New Roman" w:hAnsi="Times New Roman" w:cs="Times New Roman"/>
          <w:sz w:val="24"/>
          <w:szCs w:val="24"/>
        </w:rPr>
        <w:tab/>
        <w:t>Penelitian ini dilakukan secara spontan terhadap beberapa auditor yang terdapat di Kantor Badan P</w:t>
      </w:r>
      <w:r w:rsidR="00411CAD" w:rsidRPr="0062624C">
        <w:rPr>
          <w:rFonts w:ascii="Times New Roman" w:hAnsi="Times New Roman" w:cs="Times New Roman"/>
          <w:sz w:val="24"/>
          <w:szCs w:val="24"/>
        </w:rPr>
        <w:t>emeriksa Keuangan Perwakilan Kalimantan Timur.</w:t>
      </w:r>
    </w:p>
    <w:p w:rsidR="00F76836" w:rsidRPr="0062624C" w:rsidRDefault="00F76836" w:rsidP="00441BFA">
      <w:pPr>
        <w:pStyle w:val="Heading2"/>
        <w:spacing w:line="480" w:lineRule="auto"/>
        <w:jc w:val="both"/>
        <w:rPr>
          <w:rFonts w:cs="Times New Roman"/>
          <w:szCs w:val="24"/>
        </w:rPr>
      </w:pPr>
      <w:bookmarkStart w:id="44" w:name="_Toc201207539"/>
      <w:bookmarkStart w:id="45" w:name="_Toc201210014"/>
      <w:r w:rsidRPr="0062624C">
        <w:rPr>
          <w:rFonts w:cs="Times New Roman"/>
          <w:szCs w:val="24"/>
        </w:rPr>
        <w:t>3.3 Jenis dan Sumber Data Penelitian</w:t>
      </w:r>
      <w:bookmarkEnd w:id="44"/>
      <w:bookmarkEnd w:id="45"/>
    </w:p>
    <w:p w:rsidR="00F76836" w:rsidRPr="0062624C" w:rsidRDefault="00F76836" w:rsidP="00F76836">
      <w:pPr>
        <w:pStyle w:val="Heading3"/>
        <w:spacing w:line="480" w:lineRule="auto"/>
        <w:jc w:val="both"/>
        <w:rPr>
          <w:rFonts w:cs="Times New Roman"/>
        </w:rPr>
      </w:pPr>
      <w:bookmarkStart w:id="46" w:name="_Toc201207540"/>
      <w:bookmarkStart w:id="47" w:name="_Toc201210015"/>
      <w:r w:rsidRPr="0062624C">
        <w:rPr>
          <w:rFonts w:cs="Times New Roman"/>
        </w:rPr>
        <w:t>3.3.1 Jenis Data</w:t>
      </w:r>
      <w:bookmarkEnd w:id="46"/>
      <w:bookmarkEnd w:id="47"/>
      <w:r w:rsidRPr="0062624C">
        <w:rPr>
          <w:rFonts w:cs="Times New Roman"/>
        </w:rPr>
        <w:t xml:space="preserve"> </w:t>
      </w:r>
    </w:p>
    <w:p w:rsidR="00F76836" w:rsidRPr="0062624C" w:rsidRDefault="00441BFA" w:rsidP="005B3A86">
      <w:pPr>
        <w:pStyle w:val="ListParagraph"/>
        <w:spacing w:line="480" w:lineRule="auto"/>
        <w:ind w:left="0"/>
        <w:jc w:val="both"/>
        <w:rPr>
          <w:rFonts w:ascii="Times New Roman" w:hAnsi="Times New Roman" w:cs="Times New Roman"/>
          <w:color w:val="000000"/>
          <w:sz w:val="24"/>
          <w:szCs w:val="24"/>
        </w:rPr>
      </w:pPr>
      <w:r w:rsidRPr="0062624C">
        <w:rPr>
          <w:rFonts w:ascii="Times New Roman" w:hAnsi="Times New Roman" w:cs="Times New Roman"/>
          <w:sz w:val="24"/>
          <w:szCs w:val="24"/>
        </w:rPr>
        <w:tab/>
      </w:r>
      <w:r w:rsidRPr="0062624C">
        <w:rPr>
          <w:rFonts w:ascii="Times New Roman" w:hAnsi="Times New Roman" w:cs="Times New Roman"/>
          <w:color w:val="000000"/>
          <w:sz w:val="24"/>
          <w:szCs w:val="24"/>
        </w:rPr>
        <w:t xml:space="preserve">Jenis data dalam skripsi ini tidak bertujuan mengukur secara numerik, tetapi memahami makna, persepsi, dan pengalaman subyektif auditor terhadap perubahan </w:t>
      </w:r>
      <w:r w:rsidRPr="0062624C">
        <w:rPr>
          <w:rFonts w:ascii="Times New Roman" w:hAnsi="Times New Roman" w:cs="Times New Roman"/>
          <w:color w:val="000000"/>
          <w:sz w:val="24"/>
          <w:szCs w:val="24"/>
        </w:rPr>
        <w:lastRenderedPageBreak/>
        <w:t>proses audit akibat integrasi kecerdasan buatan, dan bagaimana hal itu memengaruhi efisiensi kerja, ketepatan hasil, serta nilai-nilai etis dalam profesi auditor.</w:t>
      </w:r>
    </w:p>
    <w:p w:rsidR="00F76836" w:rsidRPr="0062624C" w:rsidRDefault="00F76836" w:rsidP="00F76836">
      <w:pPr>
        <w:pStyle w:val="Heading3"/>
        <w:spacing w:line="480" w:lineRule="auto"/>
        <w:jc w:val="both"/>
        <w:rPr>
          <w:rFonts w:cs="Times New Roman"/>
        </w:rPr>
      </w:pPr>
      <w:bookmarkStart w:id="48" w:name="_Toc201207541"/>
      <w:bookmarkStart w:id="49" w:name="_Toc201210016"/>
      <w:r w:rsidRPr="0062624C">
        <w:rPr>
          <w:rFonts w:cs="Times New Roman"/>
        </w:rPr>
        <w:t>3.3.2 Sumber Data</w:t>
      </w:r>
      <w:bookmarkEnd w:id="48"/>
      <w:bookmarkEnd w:id="49"/>
      <w:r w:rsidRPr="0062624C">
        <w:rPr>
          <w:rFonts w:cs="Times New Roman"/>
        </w:rPr>
        <w:t xml:space="preserve"> </w:t>
      </w:r>
    </w:p>
    <w:p w:rsidR="00441BFA" w:rsidRPr="0062624C" w:rsidRDefault="00441BFA" w:rsidP="00441BFA">
      <w:pPr>
        <w:pStyle w:val="ListParagraph"/>
        <w:spacing w:line="480" w:lineRule="auto"/>
        <w:ind w:left="0"/>
        <w:jc w:val="both"/>
        <w:rPr>
          <w:rFonts w:ascii="Times New Roman" w:hAnsi="Times New Roman" w:cs="Times New Roman"/>
          <w:b/>
          <w:bCs/>
          <w:color w:val="000000"/>
          <w:sz w:val="24"/>
          <w:szCs w:val="24"/>
        </w:rPr>
      </w:pPr>
      <w:r w:rsidRPr="0062624C">
        <w:rPr>
          <w:rFonts w:ascii="Times New Roman" w:hAnsi="Times New Roman" w:cs="Times New Roman"/>
          <w:sz w:val="24"/>
          <w:szCs w:val="24"/>
        </w:rPr>
        <w:tab/>
      </w:r>
      <w:r w:rsidRPr="0062624C">
        <w:rPr>
          <w:rFonts w:ascii="Times New Roman" w:hAnsi="Times New Roman" w:cs="Times New Roman"/>
          <w:color w:val="000000"/>
          <w:sz w:val="24"/>
          <w:szCs w:val="24"/>
        </w:rPr>
        <w:t>Sumber data primer diperoleh langsung dari hasil wawancara dengan auditor profesional yang memenuhi kriteria tertentu untuk menjamin relevansi dan kedalaman informasi. Wawancara dilakukan secara semi-terstruktur agar memungkinkan eksplorasi topik yang lebih luas seiring jalannya diskusi</w:t>
      </w:r>
      <w:r w:rsidRPr="0062624C">
        <w:rPr>
          <w:rFonts w:ascii="Times New Roman" w:hAnsi="Times New Roman" w:cs="Times New Roman"/>
          <w:b/>
          <w:bCs/>
          <w:color w:val="000000"/>
          <w:sz w:val="24"/>
          <w:szCs w:val="24"/>
        </w:rPr>
        <w:t>.</w:t>
      </w:r>
    </w:p>
    <w:p w:rsidR="00441BFA" w:rsidRPr="0062624C" w:rsidRDefault="00441BFA" w:rsidP="00441BFA">
      <w:pPr>
        <w:pStyle w:val="ListParagraph"/>
        <w:spacing w:line="480" w:lineRule="auto"/>
        <w:ind w:left="0" w:firstLine="720"/>
        <w:jc w:val="both"/>
        <w:rPr>
          <w:rFonts w:ascii="Times New Roman" w:hAnsi="Times New Roman" w:cs="Times New Roman"/>
          <w:color w:val="000000"/>
          <w:sz w:val="24"/>
          <w:szCs w:val="24"/>
        </w:rPr>
      </w:pPr>
      <w:r w:rsidRPr="0062624C">
        <w:rPr>
          <w:rFonts w:ascii="Times New Roman" w:hAnsi="Times New Roman" w:cs="Times New Roman"/>
          <w:color w:val="000000"/>
          <w:sz w:val="24"/>
          <w:szCs w:val="24"/>
        </w:rPr>
        <w:t xml:space="preserve">Penentuan jumlah informan dalam penelitian ini bersifat fleksibel dengan berdasarkan syarat kecukupan dan kesesuaian informasi yang </w:t>
      </w:r>
      <w:proofErr w:type="gramStart"/>
      <w:r w:rsidRPr="0062624C">
        <w:rPr>
          <w:rFonts w:ascii="Times New Roman" w:hAnsi="Times New Roman" w:cs="Times New Roman"/>
          <w:color w:val="000000"/>
          <w:sz w:val="24"/>
          <w:szCs w:val="24"/>
        </w:rPr>
        <w:t>akan</w:t>
      </w:r>
      <w:proofErr w:type="gramEnd"/>
      <w:r w:rsidRPr="0062624C">
        <w:rPr>
          <w:rFonts w:ascii="Times New Roman" w:hAnsi="Times New Roman" w:cs="Times New Roman"/>
          <w:color w:val="000000"/>
          <w:sz w:val="24"/>
          <w:szCs w:val="24"/>
        </w:rPr>
        <w:t xml:space="preserve"> dikumpulkan menjadi sebuah data penelitian. Adapun beberapa kriteria informan dalam fokus penelitian ini, yaitu sebagai berikut:</w:t>
      </w:r>
    </w:p>
    <w:p w:rsidR="00441BFA" w:rsidRPr="0062624C" w:rsidRDefault="00441BFA" w:rsidP="00441BFA">
      <w:pPr>
        <w:pStyle w:val="ListParagraph"/>
        <w:numPr>
          <w:ilvl w:val="0"/>
          <w:numId w:val="6"/>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Berprofesi sebagai auditor di Kantor Badan P</w:t>
      </w:r>
      <w:r w:rsidR="00411CAD" w:rsidRPr="0062624C">
        <w:rPr>
          <w:rFonts w:ascii="Times New Roman" w:hAnsi="Times New Roman" w:cs="Times New Roman"/>
          <w:color w:val="000000"/>
          <w:sz w:val="24"/>
          <w:szCs w:val="24"/>
          <w:lang w:val="nl-NL"/>
        </w:rPr>
        <w:t>emeriksa Keuangan Perwakilan Kalimantan Timur</w:t>
      </w:r>
      <w:r w:rsidRPr="0062624C">
        <w:rPr>
          <w:rFonts w:ascii="Times New Roman" w:hAnsi="Times New Roman" w:cs="Times New Roman"/>
          <w:color w:val="000000"/>
          <w:sz w:val="24"/>
          <w:szCs w:val="24"/>
          <w:lang w:val="nl-NL"/>
        </w:rPr>
        <w:t>.</w:t>
      </w:r>
    </w:p>
    <w:p w:rsidR="00441BFA" w:rsidRPr="0062624C" w:rsidRDefault="00441BFA" w:rsidP="00441BFA">
      <w:pPr>
        <w:pStyle w:val="ListParagraph"/>
        <w:numPr>
          <w:ilvl w:val="0"/>
          <w:numId w:val="6"/>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Mem</w:t>
      </w:r>
      <w:r w:rsidR="00B97E95" w:rsidRPr="0062624C">
        <w:rPr>
          <w:rFonts w:ascii="Times New Roman" w:hAnsi="Times New Roman" w:cs="Times New Roman"/>
          <w:color w:val="000000"/>
          <w:sz w:val="24"/>
          <w:szCs w:val="24"/>
          <w:lang w:val="nl-NL"/>
        </w:rPr>
        <w:t>iliki pengalaman kerja minimal 2</w:t>
      </w:r>
      <w:r w:rsidRPr="0062624C">
        <w:rPr>
          <w:rFonts w:ascii="Times New Roman" w:hAnsi="Times New Roman" w:cs="Times New Roman"/>
          <w:color w:val="000000"/>
          <w:sz w:val="24"/>
          <w:szCs w:val="24"/>
          <w:lang w:val="nl-NL"/>
        </w:rPr>
        <w:t xml:space="preserve"> tahun dalam bidang audit keuangan.</w:t>
      </w:r>
    </w:p>
    <w:p w:rsidR="00441BFA" w:rsidRPr="0062624C" w:rsidRDefault="00441BFA" w:rsidP="00441BFA">
      <w:pPr>
        <w:pStyle w:val="ListParagraph"/>
        <w:numPr>
          <w:ilvl w:val="0"/>
          <w:numId w:val="6"/>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 xml:space="preserve">Pernah atau sedang menggunakan sistem berbasis teknologi informasi dalam proses audit, khususnya yang terintegrasi dengan </w:t>
      </w:r>
      <w:r w:rsidRPr="0062624C">
        <w:rPr>
          <w:rFonts w:ascii="Times New Roman" w:hAnsi="Times New Roman" w:cs="Times New Roman"/>
          <w:i/>
          <w:color w:val="000000"/>
          <w:sz w:val="24"/>
          <w:szCs w:val="24"/>
          <w:lang w:val="nl-NL"/>
        </w:rPr>
        <w:t>artificial intelligence</w:t>
      </w:r>
      <w:r w:rsidRPr="0062624C">
        <w:rPr>
          <w:rFonts w:ascii="Times New Roman" w:hAnsi="Times New Roman" w:cs="Times New Roman"/>
          <w:color w:val="000000"/>
          <w:sz w:val="24"/>
          <w:szCs w:val="24"/>
          <w:lang w:val="nl-NL"/>
        </w:rPr>
        <w:t xml:space="preserve"> atau otomatisasi.</w:t>
      </w:r>
    </w:p>
    <w:p w:rsidR="00441BFA" w:rsidRPr="0062624C" w:rsidRDefault="00441BFA" w:rsidP="00441BFA">
      <w:pPr>
        <w:pStyle w:val="ListParagraph"/>
        <w:numPr>
          <w:ilvl w:val="0"/>
          <w:numId w:val="6"/>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Bersedia menjadi informan dan memberikan data secara terbuka serta bertanggung jawab.</w:t>
      </w:r>
    </w:p>
    <w:p w:rsidR="00441BFA" w:rsidRPr="0062624C" w:rsidRDefault="00441BFA" w:rsidP="00441BFA">
      <w:pPr>
        <w:pStyle w:val="ListParagraph"/>
        <w:numPr>
          <w:ilvl w:val="0"/>
          <w:numId w:val="6"/>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Memiliki pengetahuan atau keterlibatan langsung dalam evaluasi efisiensi dan akurasi audit dengan bantuan teknologi.</w:t>
      </w:r>
    </w:p>
    <w:p w:rsidR="00441BFA" w:rsidRPr="0062624C" w:rsidRDefault="00441BFA" w:rsidP="00441BFA">
      <w:pPr>
        <w:spacing w:line="480" w:lineRule="auto"/>
        <w:jc w:val="both"/>
        <w:rPr>
          <w:rFonts w:ascii="Times New Roman" w:hAnsi="Times New Roman" w:cs="Times New Roman"/>
          <w:color w:val="000000"/>
          <w:sz w:val="24"/>
          <w:szCs w:val="24"/>
          <w:lang w:val="id"/>
        </w:rPr>
      </w:pPr>
    </w:p>
    <w:p w:rsidR="00F76836" w:rsidRPr="0062624C" w:rsidRDefault="00441BFA" w:rsidP="00441BFA">
      <w:pPr>
        <w:pStyle w:val="ListParagraph"/>
        <w:numPr>
          <w:ilvl w:val="0"/>
          <w:numId w:val="6"/>
        </w:numPr>
        <w:spacing w:after="240" w:line="480" w:lineRule="auto"/>
        <w:jc w:val="both"/>
        <w:rPr>
          <w:rFonts w:ascii="Times New Roman" w:hAnsi="Times New Roman" w:cs="Times New Roman"/>
          <w:color w:val="000000"/>
          <w:sz w:val="24"/>
          <w:szCs w:val="24"/>
          <w:lang w:val="id"/>
        </w:rPr>
      </w:pPr>
      <w:r w:rsidRPr="0062624C">
        <w:rPr>
          <w:rFonts w:ascii="Times New Roman" w:hAnsi="Times New Roman" w:cs="Times New Roman"/>
          <w:color w:val="000000"/>
          <w:sz w:val="24"/>
          <w:szCs w:val="24"/>
          <w:lang w:val="id"/>
        </w:rPr>
        <w:t>Diutamakan jika memiliki pengalaman atau pandangan terhadap isu-isu etika profesi auditor dalam konteks penggunaan teknologi seperti AI.</w:t>
      </w:r>
    </w:p>
    <w:p w:rsidR="00F76836" w:rsidRPr="0062624C" w:rsidRDefault="00F76836" w:rsidP="00F76836">
      <w:pPr>
        <w:pStyle w:val="Heading2"/>
        <w:spacing w:line="480" w:lineRule="auto"/>
        <w:jc w:val="both"/>
        <w:rPr>
          <w:rFonts w:cs="Times New Roman"/>
          <w:szCs w:val="24"/>
        </w:rPr>
      </w:pPr>
      <w:bookmarkStart w:id="50" w:name="_Toc201207542"/>
      <w:bookmarkStart w:id="51" w:name="_Toc201210017"/>
      <w:r w:rsidRPr="0062624C">
        <w:rPr>
          <w:rFonts w:cs="Times New Roman"/>
          <w:szCs w:val="24"/>
        </w:rPr>
        <w:t>3.4 Teknik Pengumpulan Data</w:t>
      </w:r>
      <w:bookmarkEnd w:id="50"/>
      <w:bookmarkEnd w:id="51"/>
      <w:r w:rsidRPr="0062624C">
        <w:rPr>
          <w:rFonts w:cs="Times New Roman"/>
          <w:szCs w:val="24"/>
        </w:rPr>
        <w:t xml:space="preserve"> </w:t>
      </w:r>
    </w:p>
    <w:p w:rsidR="00441BFA" w:rsidRPr="0062624C" w:rsidRDefault="00441BFA" w:rsidP="00441BFA">
      <w:pPr>
        <w:ind w:firstLine="720"/>
        <w:jc w:val="both"/>
        <w:rPr>
          <w:rFonts w:ascii="Times New Roman" w:hAnsi="Times New Roman" w:cs="Times New Roman"/>
          <w:color w:val="000000"/>
          <w:sz w:val="24"/>
          <w:szCs w:val="24"/>
        </w:rPr>
      </w:pPr>
      <w:r w:rsidRPr="0062624C">
        <w:rPr>
          <w:rFonts w:ascii="Times New Roman" w:hAnsi="Times New Roman" w:cs="Times New Roman"/>
          <w:color w:val="000000"/>
          <w:sz w:val="24"/>
          <w:szCs w:val="24"/>
        </w:rPr>
        <w:t>Teknik pengumpulan data yang digunakan dalam penelitian ini adalah sebagai berikut:</w:t>
      </w:r>
    </w:p>
    <w:p w:rsidR="00441BFA" w:rsidRPr="0062624C" w:rsidRDefault="00441BFA" w:rsidP="00441BFA">
      <w:pPr>
        <w:numPr>
          <w:ilvl w:val="0"/>
          <w:numId w:val="7"/>
        </w:numPr>
        <w:spacing w:after="240" w:line="480" w:lineRule="auto"/>
        <w:jc w:val="both"/>
        <w:rPr>
          <w:rFonts w:ascii="Times New Roman" w:hAnsi="Times New Roman" w:cs="Times New Roman"/>
          <w:color w:val="000000"/>
          <w:sz w:val="24"/>
          <w:szCs w:val="24"/>
        </w:rPr>
      </w:pPr>
      <w:r w:rsidRPr="0062624C">
        <w:rPr>
          <w:rFonts w:ascii="Times New Roman" w:hAnsi="Times New Roman" w:cs="Times New Roman"/>
          <w:color w:val="000000"/>
          <w:sz w:val="24"/>
          <w:szCs w:val="24"/>
          <w:lang w:val="nl-NL"/>
        </w:rPr>
        <w:t xml:space="preserve">Wawancara Mendalam: Penelitian ini akan melakukan wawancara semi-terstruktur dengan auditor yang berpengalaman dalam menggunakan AI untuk audit. Wawancara ini memungkinkan fleksibilitas dalam menggali berbagai perspektif tentang dampak teknologi ini terhadap pekerjaan mereka. </w:t>
      </w:r>
      <w:r w:rsidRPr="0062624C">
        <w:rPr>
          <w:rFonts w:ascii="Times New Roman" w:hAnsi="Times New Roman" w:cs="Times New Roman"/>
          <w:color w:val="000000"/>
          <w:sz w:val="24"/>
          <w:szCs w:val="24"/>
        </w:rPr>
        <w:t xml:space="preserve">Setiap wawancara akan dicatat dan dianalisis lebih </w:t>
      </w:r>
      <w:r w:rsidR="00B97E95" w:rsidRPr="0062624C">
        <w:rPr>
          <w:rFonts w:ascii="Times New Roman" w:hAnsi="Times New Roman" w:cs="Times New Roman"/>
          <w:color w:val="000000"/>
          <w:sz w:val="24"/>
          <w:szCs w:val="24"/>
        </w:rPr>
        <w:t xml:space="preserve">lanjut </w:t>
      </w:r>
      <w:r w:rsidR="00B97E95" w:rsidRPr="0062624C">
        <w:rPr>
          <w:rFonts w:ascii="Times New Roman" w:hAnsi="Times New Roman" w:cs="Times New Roman"/>
          <w:color w:val="000000"/>
          <w:sz w:val="24"/>
          <w:szCs w:val="24"/>
        </w:rPr>
        <w:fldChar w:fldCharType="begin" w:fldLock="1"/>
      </w:r>
      <w:r w:rsidR="008C33F0" w:rsidRPr="0062624C">
        <w:rPr>
          <w:rFonts w:ascii="Times New Roman" w:hAnsi="Times New Roman" w:cs="Times New Roman"/>
          <w:color w:val="000000"/>
          <w:sz w:val="24"/>
          <w:szCs w:val="24"/>
        </w:rPr>
        <w:instrText>ADDIN CSL_CITATION {"citationItems":[{"id":"ITEM-1","itemData":{"DOI":"https://doi.org/10.51878/social.v4i4.4514","ISSN":"2797-9431","author":[{"dropping-particle":"","family":"Prabowo","given":"Irvan Dhani","non-dropping-particle":"","parse-names":false,"suffix":""},{"dropping-particle":"","family":"Supardal","given":"","non-dropping-particle":"","parse-names":false,"suffix":""}],"container-title":"Jurnal Inovasi Pendidikan IPS","id":"ITEM-1","issue":"4","issued":{"date-parts":[["2025","12"]]},"page":"2025","title":"Analisis Faktor-Faktor yang Mempengaruhi Efektivitas Pengawasan Inspektorat Daerah Istimewa Yogyakarta","type":"article-journal","volume":"4"},"uris":["http://www.mendeley.com/documents/?uuid=4dfebc99-e846-3664-a678-22d14917436a"]}],"mendeley":{"formattedCitation":"(Prabowo &amp; Supardal, 2025)","manualFormatting":"(Prabowo, 2025)","plainTextFormattedCitation":"(Prabowo &amp; Supardal, 2025)","previouslyFormattedCitation":"(Prabowo &amp; Supardal, 2025)"},"properties":{"noteIndex":0},"schema":"https://github.com/citation-style-language/schema/raw/master/csl-citation.json"}</w:instrText>
      </w:r>
      <w:r w:rsidR="00B97E95" w:rsidRPr="0062624C">
        <w:rPr>
          <w:rFonts w:ascii="Times New Roman" w:hAnsi="Times New Roman" w:cs="Times New Roman"/>
          <w:color w:val="000000"/>
          <w:sz w:val="24"/>
          <w:szCs w:val="24"/>
        </w:rPr>
        <w:fldChar w:fldCharType="separate"/>
      </w:r>
      <w:r w:rsidR="00B97E95" w:rsidRPr="0062624C">
        <w:rPr>
          <w:rFonts w:ascii="Times New Roman" w:hAnsi="Times New Roman" w:cs="Times New Roman"/>
          <w:noProof/>
          <w:color w:val="000000"/>
          <w:sz w:val="24"/>
          <w:szCs w:val="24"/>
        </w:rPr>
        <w:t>(Prabowo, 2025)</w:t>
      </w:r>
      <w:r w:rsidR="00B97E95" w:rsidRPr="0062624C">
        <w:rPr>
          <w:rFonts w:ascii="Times New Roman" w:hAnsi="Times New Roman" w:cs="Times New Roman"/>
          <w:color w:val="000000"/>
          <w:sz w:val="24"/>
          <w:szCs w:val="24"/>
        </w:rPr>
        <w:fldChar w:fldCharType="end"/>
      </w:r>
      <w:r w:rsidRPr="0062624C">
        <w:rPr>
          <w:rFonts w:ascii="Times New Roman" w:hAnsi="Times New Roman" w:cs="Times New Roman"/>
          <w:color w:val="000000"/>
          <w:sz w:val="24"/>
          <w:szCs w:val="24"/>
        </w:rPr>
        <w:t>.</w:t>
      </w:r>
    </w:p>
    <w:p w:rsidR="00F76836" w:rsidRPr="0062624C" w:rsidRDefault="00441BFA" w:rsidP="00F76836">
      <w:pPr>
        <w:numPr>
          <w:ilvl w:val="0"/>
          <w:numId w:val="7"/>
        </w:numPr>
        <w:spacing w:after="240" w:line="480" w:lineRule="auto"/>
        <w:jc w:val="both"/>
        <w:rPr>
          <w:rFonts w:ascii="Times New Roman" w:hAnsi="Times New Roman" w:cs="Times New Roman"/>
          <w:color w:val="000000"/>
          <w:sz w:val="24"/>
          <w:szCs w:val="24"/>
        </w:rPr>
      </w:pPr>
      <w:r w:rsidRPr="0062624C">
        <w:rPr>
          <w:rFonts w:ascii="Times New Roman" w:hAnsi="Times New Roman" w:cs="Times New Roman"/>
          <w:color w:val="000000"/>
          <w:sz w:val="24"/>
          <w:szCs w:val="24"/>
        </w:rPr>
        <w:t xml:space="preserve">Studi Literatur: Penelitian ini </w:t>
      </w:r>
      <w:proofErr w:type="gramStart"/>
      <w:r w:rsidRPr="0062624C">
        <w:rPr>
          <w:rFonts w:ascii="Times New Roman" w:hAnsi="Times New Roman" w:cs="Times New Roman"/>
          <w:color w:val="000000"/>
          <w:sz w:val="24"/>
          <w:szCs w:val="24"/>
        </w:rPr>
        <w:t>akan</w:t>
      </w:r>
      <w:proofErr w:type="gramEnd"/>
      <w:r w:rsidRPr="0062624C">
        <w:rPr>
          <w:rFonts w:ascii="Times New Roman" w:hAnsi="Times New Roman" w:cs="Times New Roman"/>
          <w:color w:val="000000"/>
          <w:sz w:val="24"/>
          <w:szCs w:val="24"/>
        </w:rPr>
        <w:t xml:space="preserve"> melakukan kajian terhadap literatur yang ada untuk memperoleh wawasan tambahan terkait dengan implementasi kecerdasan buatan dalam audit keuangan. Referensi yang digunakan akan berasal dari jurnal ilmiah, artikel yang dipublikasikan dalam konferensi akademik, serta laporan penelitian dari lembaga-lembaga terkait </w:t>
      </w:r>
      <w:r w:rsidR="00B97E95" w:rsidRPr="0062624C">
        <w:rPr>
          <w:rFonts w:ascii="Times New Roman" w:hAnsi="Times New Roman" w:cs="Times New Roman"/>
          <w:color w:val="000000"/>
          <w:sz w:val="24"/>
          <w:szCs w:val="24"/>
        </w:rPr>
        <w:fldChar w:fldCharType="begin" w:fldLock="1"/>
      </w:r>
      <w:r w:rsidR="00B97E95" w:rsidRPr="0062624C">
        <w:rPr>
          <w:rFonts w:ascii="Times New Roman" w:hAnsi="Times New Roman" w:cs="Times New Roman"/>
          <w:color w:val="000000"/>
          <w:sz w:val="24"/>
          <w:szCs w:val="24"/>
        </w:rPr>
        <w:instrText>ADDIN CSL_CITATION {"citationItems":[{"id":"ITEM-1","itemData":{"DOI":"10.58192/ebismen.v4i1.3158","ISSN":"2962-7621","abstract":"&lt;p&gt;Artificial Intelligence (AI) is increasingly used in financial accounting to improve decision-making effectiveness. This research analyzes the role of AI in supporting data-driven decision making and identifies challenges in its implementation. Using a qualitative approach with the Systematic Literature Review (SLR) method, this study reviewed 41 relevant articles from national and international journals. The results showed that 28 studies supported the effectiveness of AI in improving financial decision-making by automating transaction recording, enabling algorithm-based predictive analysis, and detecting financial anomalies. AI enables companies to respond faster to market changes, increase transparency of financial reports, and reduce human errors in accounting processes.However, 13 studies highlighted challenges such as technological complexity, limited transparency in decision-making, algorithmic bias, and organizational readiness. In addition, evolving regulations are an obstacle to ensuring optimal use of AI while minimizing ethical and legal risks. The success of AI in financial decision-making depends on infrastructure readiness, regulatory support, and human resource competencies. Without a well-planned strategy, AI may pose new challenges that hinder its effectiveness. Therefore, this study provides insights into the optimal AI implementation strategy to ensure that this technology improves the accuracy and transparency of decision making while maintaining financial accounting accountability.&lt;/p&gt;","author":[{"dropping-particle":"","family":"Nazari","given":"Esa Cahyani","non-dropping-particle":"","parse-names":false,"suffix":""},{"dropping-particle":"","family":"Mukhtaruddin","given":"Mukhtaruddin","non-dropping-particle":"","parse-names":false,"suffix":""}],"container-title":"Jurnal Ekonomi, Bisnis dan Manajemen","id":"ITEM-1","issue":"1","issued":{"date-parts":[["2025","3","17"]]},"page":"77-101","title":"Transformasi Artificial Intelligence dalam Akuntansi Keuangan: Inovasi dalam Pengambilan Keputusan atau Memunculkan Tantangan Baru?","type":"article-journal","volume":"4"},"uris":["http://www.mendeley.com/documents/?uuid=6c1d7b51-cac6-35b1-a93a-0c2dc1bac06c"]}],"mendeley":{"formattedCitation":"(Nazari &amp; Mukhtaruddin, 2025)","plainTextFormattedCitation":"(Nazari &amp; Mukhtaruddin, 2025)","previouslyFormattedCitation":"(Nazari &amp; Mukhtaruddin, 2025)"},"properties":{"noteIndex":0},"schema":"https://github.com/citation-style-language/schema/raw/master/csl-citation.json"}</w:instrText>
      </w:r>
      <w:r w:rsidR="00B97E95" w:rsidRPr="0062624C">
        <w:rPr>
          <w:rFonts w:ascii="Times New Roman" w:hAnsi="Times New Roman" w:cs="Times New Roman"/>
          <w:color w:val="000000"/>
          <w:sz w:val="24"/>
          <w:szCs w:val="24"/>
        </w:rPr>
        <w:fldChar w:fldCharType="separate"/>
      </w:r>
      <w:r w:rsidR="00B97E95" w:rsidRPr="0062624C">
        <w:rPr>
          <w:rFonts w:ascii="Times New Roman" w:hAnsi="Times New Roman" w:cs="Times New Roman"/>
          <w:noProof/>
          <w:color w:val="000000"/>
          <w:sz w:val="24"/>
          <w:szCs w:val="24"/>
        </w:rPr>
        <w:t>(Nazari &amp; Mukhtaruddin, 2025)</w:t>
      </w:r>
      <w:r w:rsidR="00B97E95" w:rsidRPr="0062624C">
        <w:rPr>
          <w:rFonts w:ascii="Times New Roman" w:hAnsi="Times New Roman" w:cs="Times New Roman"/>
          <w:color w:val="000000"/>
          <w:sz w:val="24"/>
          <w:szCs w:val="24"/>
        </w:rPr>
        <w:fldChar w:fldCharType="end"/>
      </w:r>
    </w:p>
    <w:p w:rsidR="00F76836" w:rsidRPr="0062624C" w:rsidRDefault="00F76836" w:rsidP="00F76836">
      <w:pPr>
        <w:pStyle w:val="Heading2"/>
        <w:spacing w:line="480" w:lineRule="auto"/>
        <w:jc w:val="both"/>
        <w:rPr>
          <w:rFonts w:cs="Times New Roman"/>
          <w:szCs w:val="24"/>
        </w:rPr>
      </w:pPr>
      <w:bookmarkStart w:id="52" w:name="_Toc201207543"/>
      <w:bookmarkStart w:id="53" w:name="_Toc201210018"/>
      <w:r w:rsidRPr="0062624C">
        <w:rPr>
          <w:rFonts w:cs="Times New Roman"/>
          <w:szCs w:val="24"/>
        </w:rPr>
        <w:t>3.5 Teknik Analisis Data</w:t>
      </w:r>
      <w:bookmarkEnd w:id="52"/>
      <w:bookmarkEnd w:id="53"/>
      <w:r w:rsidRPr="0062624C">
        <w:rPr>
          <w:rFonts w:cs="Times New Roman"/>
          <w:szCs w:val="24"/>
        </w:rPr>
        <w:t xml:space="preserve"> </w:t>
      </w:r>
    </w:p>
    <w:p w:rsidR="00441BFA" w:rsidRPr="0062624C" w:rsidRDefault="00441BFA" w:rsidP="00441BFA">
      <w:pPr>
        <w:spacing w:line="480" w:lineRule="auto"/>
        <w:ind w:firstLine="360"/>
        <w:jc w:val="both"/>
        <w:rPr>
          <w:rFonts w:ascii="Times New Roman" w:hAnsi="Times New Roman" w:cs="Times New Roman"/>
          <w:color w:val="000000"/>
          <w:sz w:val="24"/>
          <w:szCs w:val="24"/>
          <w:lang w:val="nl-NL"/>
        </w:rPr>
      </w:pPr>
      <w:r w:rsidRPr="0062624C">
        <w:rPr>
          <w:rFonts w:ascii="Times New Roman" w:hAnsi="Times New Roman" w:cs="Times New Roman"/>
          <w:szCs w:val="24"/>
        </w:rPr>
        <w:tab/>
      </w:r>
      <w:r w:rsidRPr="0062624C">
        <w:rPr>
          <w:rFonts w:ascii="Times New Roman" w:hAnsi="Times New Roman" w:cs="Times New Roman"/>
          <w:color w:val="000000"/>
          <w:sz w:val="24"/>
          <w:szCs w:val="24"/>
          <w:lang w:val="nl-NL"/>
        </w:rPr>
        <w:t xml:space="preserve">Data yang diperoleh dari wawancara dan studi literatur akan dianalisis menggunakan analisis tematik. Analisis tematik adalah metode analisis data kualitatif </w:t>
      </w:r>
      <w:r w:rsidRPr="0062624C">
        <w:rPr>
          <w:rFonts w:ascii="Times New Roman" w:hAnsi="Times New Roman" w:cs="Times New Roman"/>
          <w:color w:val="000000"/>
          <w:sz w:val="24"/>
          <w:szCs w:val="24"/>
          <w:lang w:val="nl-NL"/>
        </w:rPr>
        <w:lastRenderedPageBreak/>
        <w:t>yang digunakan untuk mengidentifikasi tema atau pola yang muncul dari data. Proses analisis akan melibatkan langkah-langkah berikut:</w:t>
      </w:r>
    </w:p>
    <w:p w:rsidR="00441BFA" w:rsidRPr="0062624C" w:rsidRDefault="00441BFA" w:rsidP="00441BFA">
      <w:pPr>
        <w:pStyle w:val="ListParagraph"/>
        <w:numPr>
          <w:ilvl w:val="0"/>
          <w:numId w:val="8"/>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Transkripsi: Semua wawancara akan ditranskripsi secara verbatim untuk memastikan keakuratan informasi yang diperoleh.</w:t>
      </w:r>
    </w:p>
    <w:p w:rsidR="00441BFA" w:rsidRPr="0062624C" w:rsidRDefault="00441BFA" w:rsidP="00441BFA">
      <w:pPr>
        <w:pStyle w:val="ListParagraph"/>
        <w:numPr>
          <w:ilvl w:val="0"/>
          <w:numId w:val="8"/>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Koding: Setelah transkripsi, data akan dianalisis dengan cara mengkategorikan respons berdasarkan tema-tema yang relevan, seperti efisiensi, akurasi, dan etika dalam audit.</w:t>
      </w:r>
    </w:p>
    <w:p w:rsidR="00441BFA" w:rsidRPr="0062624C" w:rsidRDefault="00441BFA" w:rsidP="00441BFA">
      <w:pPr>
        <w:pStyle w:val="ListParagraph"/>
        <w:numPr>
          <w:ilvl w:val="0"/>
          <w:numId w:val="8"/>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Identifikasi Tema: Tema-tema yang muncul dari proses koding akan dikembangkan untuk menggambarkan pandangan dan pengalaman para auditor terkait peran AI dalam audit keuangan.</w:t>
      </w:r>
    </w:p>
    <w:p w:rsidR="00441BFA" w:rsidRPr="0062624C" w:rsidRDefault="00441BFA" w:rsidP="00441BFA">
      <w:pPr>
        <w:pStyle w:val="ListParagraph"/>
        <w:numPr>
          <w:ilvl w:val="0"/>
          <w:numId w:val="8"/>
        </w:numPr>
        <w:spacing w:after="240" w:line="480" w:lineRule="auto"/>
        <w:jc w:val="both"/>
        <w:rPr>
          <w:rFonts w:ascii="Times New Roman" w:hAnsi="Times New Roman" w:cs="Times New Roman"/>
          <w:color w:val="000000"/>
          <w:sz w:val="24"/>
          <w:szCs w:val="24"/>
          <w:lang w:val="nl-NL"/>
        </w:rPr>
      </w:pPr>
      <w:r w:rsidRPr="0062624C">
        <w:rPr>
          <w:rFonts w:ascii="Times New Roman" w:hAnsi="Times New Roman" w:cs="Times New Roman"/>
          <w:color w:val="000000"/>
          <w:sz w:val="24"/>
          <w:szCs w:val="24"/>
          <w:lang w:val="nl-NL"/>
        </w:rPr>
        <w:t>Interpretasi dan Analisis: Hasil tema yang telah diidentifikasi akan dianalisis dan diinterpretasikan untuk memberikan gambaran yang lebih dalam mengenai dampak AI terhadap efisiensi, akurasi, dan etika profesi audit (Patel &amp; Sharma, 2021).</w:t>
      </w:r>
    </w:p>
    <w:p w:rsidR="00B01B5E" w:rsidRPr="0062624C" w:rsidRDefault="00B01B5E" w:rsidP="00F76836">
      <w:pPr>
        <w:pStyle w:val="Heading2"/>
        <w:spacing w:line="480" w:lineRule="auto"/>
        <w:jc w:val="both"/>
        <w:rPr>
          <w:rFonts w:cs="Times New Roman"/>
          <w:szCs w:val="24"/>
        </w:rPr>
      </w:pPr>
      <w:r w:rsidRPr="0062624C">
        <w:rPr>
          <w:rFonts w:cs="Times New Roman"/>
          <w:szCs w:val="24"/>
        </w:rPr>
        <w:br w:type="page"/>
      </w:r>
    </w:p>
    <w:p w:rsidR="000B2A3D" w:rsidRPr="0062624C" w:rsidRDefault="000B2A3D" w:rsidP="00767F0B">
      <w:pPr>
        <w:pStyle w:val="Heading1"/>
        <w:spacing w:line="480" w:lineRule="auto"/>
        <w:rPr>
          <w:rFonts w:cs="Times New Roman"/>
        </w:rPr>
        <w:sectPr w:rsidR="000B2A3D" w:rsidRPr="0062624C" w:rsidSect="000B2A3D">
          <w:headerReference w:type="default" r:id="rId17"/>
          <w:pgSz w:w="12240" w:h="15840"/>
          <w:pgMar w:top="2268" w:right="1701" w:bottom="1701" w:left="2268" w:header="709" w:footer="709" w:gutter="0"/>
          <w:cols w:space="708"/>
          <w:titlePg/>
          <w:docGrid w:linePitch="360"/>
        </w:sectPr>
      </w:pPr>
      <w:bookmarkStart w:id="54" w:name="_Toc201207544"/>
    </w:p>
    <w:p w:rsidR="00A947FE" w:rsidRPr="0062624C" w:rsidRDefault="00B01B5E" w:rsidP="00767F0B">
      <w:pPr>
        <w:pStyle w:val="Heading1"/>
        <w:spacing w:line="480" w:lineRule="auto"/>
        <w:rPr>
          <w:rFonts w:cs="Times New Roman"/>
        </w:rPr>
      </w:pPr>
      <w:bookmarkStart w:id="55" w:name="_Toc201210019"/>
      <w:r w:rsidRPr="0062624C">
        <w:rPr>
          <w:rFonts w:cs="Times New Roman"/>
        </w:rPr>
        <w:lastRenderedPageBreak/>
        <w:t>DAFTAR PUSTAKA</w:t>
      </w:r>
      <w:bookmarkEnd w:id="54"/>
      <w:bookmarkEnd w:id="55"/>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b/>
          <w:sz w:val="24"/>
          <w:szCs w:val="24"/>
        </w:rPr>
        <w:fldChar w:fldCharType="begin" w:fldLock="1"/>
      </w:r>
      <w:r w:rsidRPr="0062624C">
        <w:rPr>
          <w:rFonts w:ascii="Times New Roman" w:hAnsi="Times New Roman" w:cs="Times New Roman"/>
          <w:b/>
          <w:sz w:val="24"/>
          <w:szCs w:val="24"/>
        </w:rPr>
        <w:instrText xml:space="preserve">ADDIN Mendeley Bibliography CSL_BIBLIOGRAPHY </w:instrText>
      </w:r>
      <w:r w:rsidRPr="0062624C">
        <w:rPr>
          <w:rFonts w:ascii="Times New Roman" w:hAnsi="Times New Roman" w:cs="Times New Roman"/>
          <w:b/>
          <w:sz w:val="24"/>
          <w:szCs w:val="24"/>
        </w:rPr>
        <w:fldChar w:fldCharType="separate"/>
      </w:r>
      <w:r w:rsidRPr="0062624C">
        <w:rPr>
          <w:rFonts w:ascii="Times New Roman" w:hAnsi="Times New Roman" w:cs="Times New Roman"/>
          <w:noProof/>
          <w:sz w:val="24"/>
          <w:szCs w:val="24"/>
        </w:rPr>
        <w:t xml:space="preserve">Althin, Y., Ilmi, B., &amp; Jamaris, E. (2023). Penggunaan Teknologi Kecerdasan Buatan dalam Proses Audit Keuangan: Tantangan dan Peluang. </w:t>
      </w:r>
      <w:r w:rsidRPr="0062624C">
        <w:rPr>
          <w:rFonts w:ascii="Times New Roman" w:hAnsi="Times New Roman" w:cs="Times New Roman"/>
          <w:i/>
          <w:iCs/>
          <w:noProof/>
          <w:sz w:val="24"/>
          <w:szCs w:val="24"/>
        </w:rPr>
        <w:t>Jurnal Akuntasi dan Keuangan Kontemporer (JAKK)</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6</w:t>
      </w:r>
      <w:r w:rsidRPr="0062624C">
        <w:rPr>
          <w:rFonts w:ascii="Times New Roman" w:hAnsi="Times New Roman" w:cs="Times New Roman"/>
          <w:noProof/>
          <w:sz w:val="24"/>
          <w:szCs w:val="24"/>
        </w:rPr>
        <w:t>(1). https://doi.org/https://doi.org/10.30596/jakk.v6i1.1588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Baihaqi, B. (2024, December 13). </w:t>
      </w:r>
      <w:r w:rsidRPr="0062624C">
        <w:rPr>
          <w:rFonts w:ascii="Times New Roman" w:hAnsi="Times New Roman" w:cs="Times New Roman"/>
          <w:i/>
          <w:iCs/>
          <w:noProof/>
          <w:sz w:val="24"/>
          <w:szCs w:val="24"/>
        </w:rPr>
        <w:t>BPK Ungkap Pemanfaatan BDA dan AI Diperlukan Demi Efisiensi Audit PBB</w:t>
      </w:r>
      <w:r w:rsidRPr="0062624C">
        <w:rPr>
          <w:rFonts w:ascii="Times New Roman" w:hAnsi="Times New Roman" w:cs="Times New Roman"/>
          <w:noProof/>
          <w:sz w:val="24"/>
          <w:szCs w:val="24"/>
        </w:rPr>
        <w:t>. Harian Ekonomi Neraca. https://www.neraca.co.id/article/211202/bpk-ungkap-pemanfaatan-bda-dan-ai-diperlukan-demi-efisiensi-audit-pbb</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Fadilla, A., Army, E., Dwi, Y., Rustam, P., Indrijawati, A., &amp; Pontoh, G. T. (2025). Peran Artificial Intelligence dalam Meningkatkan Kualitas Audit: Tinjauan Literatur Sistematis. </w:t>
      </w:r>
      <w:r w:rsidRPr="0062624C">
        <w:rPr>
          <w:rFonts w:ascii="Times New Roman" w:hAnsi="Times New Roman" w:cs="Times New Roman"/>
          <w:i/>
          <w:iCs/>
          <w:noProof/>
          <w:sz w:val="24"/>
          <w:szCs w:val="24"/>
        </w:rPr>
        <w:t>Jurnal Akuntansi Dan Governance</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5</w:t>
      </w:r>
      <w:r w:rsidRPr="0062624C">
        <w:rPr>
          <w:rFonts w:ascii="Times New Roman" w:hAnsi="Times New Roman" w:cs="Times New Roman"/>
          <w:noProof/>
          <w:sz w:val="24"/>
          <w:szCs w:val="24"/>
        </w:rPr>
        <w:t>. https://doi.org/10.24853/jago.5.2.146-165</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Fedyk, A., Hodson, J., Khimich, N., &amp; Fedyk, T. (2022). Is artificial intelligence improving the audit process? </w:t>
      </w:r>
      <w:r w:rsidRPr="0062624C">
        <w:rPr>
          <w:rFonts w:ascii="Times New Roman" w:hAnsi="Times New Roman" w:cs="Times New Roman"/>
          <w:i/>
          <w:iCs/>
          <w:noProof/>
          <w:sz w:val="24"/>
          <w:szCs w:val="24"/>
        </w:rPr>
        <w:t>Review of Accounting Studies</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27</w:t>
      </w:r>
      <w:r w:rsidRPr="0062624C">
        <w:rPr>
          <w:rFonts w:ascii="Times New Roman" w:hAnsi="Times New Roman" w:cs="Times New Roman"/>
          <w:noProof/>
          <w:sz w:val="24"/>
          <w:szCs w:val="24"/>
        </w:rPr>
        <w:t>(3), 938–985. https://doi.org/10.1007/s11142-022-09697-x</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Henry, H., &amp; Rafique, M. (2021). Impact of Artificial Intelligence (AI) on Auditors: A Thematic Analysis. </w:t>
      </w:r>
      <w:r w:rsidRPr="0062624C">
        <w:rPr>
          <w:rFonts w:ascii="Times New Roman" w:hAnsi="Times New Roman" w:cs="Times New Roman"/>
          <w:i/>
          <w:iCs/>
          <w:noProof/>
          <w:sz w:val="24"/>
          <w:szCs w:val="24"/>
        </w:rPr>
        <w:t>IOSR Journal of Business and Management</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23</w:t>
      </w:r>
      <w:r w:rsidRPr="0062624C">
        <w:rPr>
          <w:rFonts w:ascii="Times New Roman" w:hAnsi="Times New Roman" w:cs="Times New Roman"/>
          <w:noProof/>
          <w:sz w:val="24"/>
          <w:szCs w:val="24"/>
        </w:rPr>
        <w:t>(9), 1–10. https://doi.org/10.9790/487X-2309050110</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Judijanto, L. (2024). Dampak Kualifikasi Auditor dan Penggunaan Teknologi Audit terhadap Efektivitas Proses Audit di Perusahaan Manufaktur di Indonesia. </w:t>
      </w:r>
      <w:r w:rsidRPr="0062624C">
        <w:rPr>
          <w:rFonts w:ascii="Times New Roman" w:hAnsi="Times New Roman" w:cs="Times New Roman"/>
          <w:i/>
          <w:iCs/>
          <w:noProof/>
          <w:sz w:val="24"/>
          <w:szCs w:val="24"/>
        </w:rPr>
        <w:t>Sanskara Akuntansi Dan Keuangan</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3</w:t>
      </w:r>
      <w:r w:rsidRPr="0062624C">
        <w:rPr>
          <w:rFonts w:ascii="Times New Roman" w:hAnsi="Times New Roman" w:cs="Times New Roman"/>
          <w:noProof/>
          <w:sz w:val="24"/>
          <w:szCs w:val="24"/>
        </w:rPr>
        <w:t>(01), 25–32. https://doi.org/10.58812/sak.v3.i01</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Law, K. K. F., &amp; Shen, M. (2024). How Does Artificial Intelligence Shape Audit Firms? </w:t>
      </w:r>
      <w:r w:rsidRPr="0062624C">
        <w:rPr>
          <w:rFonts w:ascii="Times New Roman" w:hAnsi="Times New Roman" w:cs="Times New Roman"/>
          <w:i/>
          <w:iCs/>
          <w:noProof/>
          <w:sz w:val="24"/>
          <w:szCs w:val="24"/>
        </w:rPr>
        <w:t>Management Science</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71</w:t>
      </w:r>
      <w:r w:rsidRPr="0062624C">
        <w:rPr>
          <w:rFonts w:ascii="Times New Roman" w:hAnsi="Times New Roman" w:cs="Times New Roman"/>
          <w:noProof/>
          <w:sz w:val="24"/>
          <w:szCs w:val="24"/>
        </w:rPr>
        <w:t>(5). https://doi.org/10.1287/mnsc.2022.04040</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Ludmilla, R., &amp; Abdillah, N. (2025). Analisis Dampak Teknologi Artificial Intelligence dalam Proses Audit. </w:t>
      </w:r>
      <w:r w:rsidRPr="0062624C">
        <w:rPr>
          <w:rFonts w:ascii="Times New Roman" w:hAnsi="Times New Roman" w:cs="Times New Roman"/>
          <w:i/>
          <w:iCs/>
          <w:noProof/>
          <w:sz w:val="24"/>
          <w:szCs w:val="24"/>
        </w:rPr>
        <w:t>Indonesian Research Journal on Education Web Jurnal Indonesian Research Journal on Education</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5</w:t>
      </w:r>
      <w:r w:rsidRPr="0062624C">
        <w:rPr>
          <w:rFonts w:ascii="Times New Roman" w:hAnsi="Times New Roman" w:cs="Times New Roman"/>
          <w:noProof/>
          <w:sz w:val="24"/>
          <w:szCs w:val="24"/>
        </w:rPr>
        <w:t>(2), 1311–1315. https://doi.org/https://doi.org/10.31004/irje.v5i3.258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Mawlidy, E., Primasatya, R., &amp; Lorensa, L. (2024). Kemampuan Artificial Intelligence Terhadap Pendeteksian Fraud: Studi Literatur. </w:t>
      </w:r>
      <w:r w:rsidRPr="0062624C">
        <w:rPr>
          <w:rFonts w:ascii="Times New Roman" w:hAnsi="Times New Roman" w:cs="Times New Roman"/>
          <w:i/>
          <w:iCs/>
          <w:noProof/>
          <w:sz w:val="24"/>
          <w:szCs w:val="24"/>
        </w:rPr>
        <w:t>AKURASI: Jurnal Studi Akuntansi Dan Keuangan</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7</w:t>
      </w:r>
      <w:r w:rsidRPr="0062624C">
        <w:rPr>
          <w:rFonts w:ascii="Times New Roman" w:hAnsi="Times New Roman" w:cs="Times New Roman"/>
          <w:noProof/>
          <w:sz w:val="24"/>
          <w:szCs w:val="24"/>
        </w:rPr>
        <w:t>(1). https://doi.org/https://doi.org/10.29303/akurasi.v7i1.488</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Muawanah, A., Adawiyah, D., Maisarah, I., Rafli, M., Ali, A., &amp; Widiastuti, N. P. E. (2022). Perilaku Auditor Menyikapi Munculnya Artificial Intelligence dalam Proses Audit. </w:t>
      </w:r>
      <w:r w:rsidRPr="0062624C">
        <w:rPr>
          <w:rFonts w:ascii="Times New Roman" w:hAnsi="Times New Roman" w:cs="Times New Roman"/>
          <w:i/>
          <w:iCs/>
          <w:noProof/>
          <w:sz w:val="24"/>
          <w:szCs w:val="24"/>
        </w:rPr>
        <w:t>Jurnal Publikasi Ekonomi dan Akuntansi</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2</w:t>
      </w:r>
      <w:r w:rsidRPr="0062624C">
        <w:rPr>
          <w:rFonts w:ascii="Times New Roman" w:hAnsi="Times New Roman" w:cs="Times New Roman"/>
          <w:noProof/>
          <w:sz w:val="24"/>
          <w:szCs w:val="24"/>
        </w:rPr>
        <w:t xml:space="preserve">(1). </w:t>
      </w:r>
      <w:r w:rsidRPr="0062624C">
        <w:rPr>
          <w:rFonts w:ascii="Times New Roman" w:hAnsi="Times New Roman" w:cs="Times New Roman"/>
          <w:noProof/>
          <w:sz w:val="24"/>
          <w:szCs w:val="24"/>
        </w:rPr>
        <w:lastRenderedPageBreak/>
        <w:t>https://doi.org/https://doi.org/10.51903/jupea.v2i1.152</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Mukhtar, M. R., Syahrul, A. M., &amp; Habibi, A. (2023). Penerapan Audit Berbasis Artificial Intelligence di Indonesia: Sebuah Metasintetis. </w:t>
      </w:r>
      <w:r w:rsidRPr="0062624C">
        <w:rPr>
          <w:rFonts w:ascii="Times New Roman" w:hAnsi="Times New Roman" w:cs="Times New Roman"/>
          <w:i/>
          <w:iCs/>
          <w:noProof/>
          <w:sz w:val="24"/>
          <w:szCs w:val="24"/>
        </w:rPr>
        <w:t>Journal of Economic Education and Entrepreneurship Studies</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4</w:t>
      </w:r>
      <w:r w:rsidRPr="0062624C">
        <w:rPr>
          <w:rFonts w:ascii="Times New Roman" w:hAnsi="Times New Roman" w:cs="Times New Roman"/>
          <w:noProof/>
          <w:sz w:val="24"/>
          <w:szCs w:val="24"/>
        </w:rPr>
        <w:t>(2), 2023. https://doi.org/10.26858/je3s.v4i2.1852</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Mulyandini, V. C., &amp; Anggionaldi, M. (2024). Peran Kecerdasan Buatan Dalam Mendeteksi Kecurangan Keuangan: Studi Kasus Pada Proses Audit Forensik. </w:t>
      </w:r>
      <w:r w:rsidRPr="0062624C">
        <w:rPr>
          <w:rFonts w:ascii="Times New Roman" w:hAnsi="Times New Roman" w:cs="Times New Roman"/>
          <w:i/>
          <w:iCs/>
          <w:noProof/>
          <w:sz w:val="24"/>
          <w:szCs w:val="24"/>
        </w:rPr>
        <w:t>Akuntoteknologi: Jurnal Ilmiah Akuntansi dan Teknologi</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6</w:t>
      </w:r>
      <w:r w:rsidRPr="0062624C">
        <w:rPr>
          <w:rFonts w:ascii="Times New Roman" w:hAnsi="Times New Roman" w:cs="Times New Roman"/>
          <w:noProof/>
          <w:sz w:val="24"/>
          <w:szCs w:val="24"/>
        </w:rPr>
        <w:t>(2). https://doi.org/https://doi.org/10.31253/aktek.v16i2.3431</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Nazari, E. C., &amp; Mukhtaruddin, M. (2025). Transformasi Artificial Intelligence dalam Akuntansi Keuangan: Inovasi dalam Pengambilan Keputusan atau Memunculkan Tantangan Baru? </w:t>
      </w:r>
      <w:r w:rsidRPr="0062624C">
        <w:rPr>
          <w:rFonts w:ascii="Times New Roman" w:hAnsi="Times New Roman" w:cs="Times New Roman"/>
          <w:i/>
          <w:iCs/>
          <w:noProof/>
          <w:sz w:val="24"/>
          <w:szCs w:val="24"/>
        </w:rPr>
        <w:t>Jurnal Ekonomi, Bisnis Dan Manajemen</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4</w:t>
      </w:r>
      <w:r w:rsidRPr="0062624C">
        <w:rPr>
          <w:rFonts w:ascii="Times New Roman" w:hAnsi="Times New Roman" w:cs="Times New Roman"/>
          <w:noProof/>
          <w:sz w:val="24"/>
          <w:szCs w:val="24"/>
        </w:rPr>
        <w:t>(1), 77–101. https://doi.org/10.58192/ebismen.v4i1.3158</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Noordin, N. A., Hussainey, K., &amp; Hayek, A. F. (2022). The Use of Artificial Intelligence and Audit Quality: An Analysis from the Perspectives of External Auditors in the UAE. </w:t>
      </w:r>
      <w:r w:rsidRPr="0062624C">
        <w:rPr>
          <w:rFonts w:ascii="Times New Roman" w:hAnsi="Times New Roman" w:cs="Times New Roman"/>
          <w:i/>
          <w:iCs/>
          <w:noProof/>
          <w:sz w:val="24"/>
          <w:szCs w:val="24"/>
        </w:rPr>
        <w:t>Journal of Risk and Financial Management</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5</w:t>
      </w:r>
      <w:r w:rsidRPr="0062624C">
        <w:rPr>
          <w:rFonts w:ascii="Times New Roman" w:hAnsi="Times New Roman" w:cs="Times New Roman"/>
          <w:noProof/>
          <w:sz w:val="24"/>
          <w:szCs w:val="24"/>
        </w:rPr>
        <w:t>(8). https://doi.org/10.3390/jrfm1508033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i/>
          <w:iCs/>
          <w:noProof/>
          <w:sz w:val="24"/>
          <w:szCs w:val="24"/>
        </w:rPr>
        <w:t>OJK Manfaatkan Teknologi AI Pada Profesi Pengembangan Internal Audit - Dinas Komunikasi dan Informatika Provinsi Jawa Timur</w:t>
      </w:r>
      <w:r w:rsidRPr="0062624C">
        <w:rPr>
          <w:rFonts w:ascii="Times New Roman" w:hAnsi="Times New Roman" w:cs="Times New Roman"/>
          <w:noProof/>
          <w:sz w:val="24"/>
          <w:szCs w:val="24"/>
        </w:rPr>
        <w:t>. (2024, May 17). https://kominfo.jatimprov.go.id/berita/ojk-manfaatkan-teknologi-ai-pada-profesi-pengembangan-internal-audit</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Pasaribu, M., &amp; Soeratin, H. Z. (2025). Evaluasi Penggunaan Artificial Intelligence dalam Audit Forensik Pada Pandangan Mahasiswa dan Praktisi Akuntansi Tahun 2020-2025. </w:t>
      </w:r>
      <w:r w:rsidRPr="0062624C">
        <w:rPr>
          <w:rFonts w:ascii="Times New Roman" w:hAnsi="Times New Roman" w:cs="Times New Roman"/>
          <w:i/>
          <w:iCs/>
          <w:noProof/>
          <w:sz w:val="24"/>
          <w:szCs w:val="24"/>
        </w:rPr>
        <w:t>Journal Scientific of Mandalika (JSM)</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6</w:t>
      </w:r>
      <w:r w:rsidRPr="0062624C">
        <w:rPr>
          <w:rFonts w:ascii="Times New Roman" w:hAnsi="Times New Roman" w:cs="Times New Roman"/>
          <w:noProof/>
          <w:sz w:val="24"/>
          <w:szCs w:val="24"/>
        </w:rPr>
        <w:t>(5), 2809–0543. https://doi.org/https://doi.org/10.36312/10.36312/vol6iss5pp1370-1380</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Prabowo, I. D., &amp; Supardal. (2025). Analisis Faktor-Faktor yang Mempengaruhi Efektivitas Pengawasan Inspektorat Daerah Istimewa Yogyakarta. </w:t>
      </w:r>
      <w:r w:rsidRPr="0062624C">
        <w:rPr>
          <w:rFonts w:ascii="Times New Roman" w:hAnsi="Times New Roman" w:cs="Times New Roman"/>
          <w:i/>
          <w:iCs/>
          <w:noProof/>
          <w:sz w:val="24"/>
          <w:szCs w:val="24"/>
        </w:rPr>
        <w:t>Jurnal Inovasi Pendidikan IPS</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4</w:t>
      </w:r>
      <w:r w:rsidRPr="0062624C">
        <w:rPr>
          <w:rFonts w:ascii="Times New Roman" w:hAnsi="Times New Roman" w:cs="Times New Roman"/>
          <w:noProof/>
          <w:sz w:val="24"/>
          <w:szCs w:val="24"/>
        </w:rPr>
        <w:t>(4), 2025. https://doi.org/https://doi.org/10.51878/social.v4i4.4514</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Pratama, M. N. S., Nahong, M. S., Nggi, S. A., Leki, A. R. S., &amp; Bhebhe, M. C. (2024). Pengaruh Kecerdasan Buatan Dalam Proses Audit Keuangan: Tantangan dan Peluang di Era Digital. </w:t>
      </w:r>
      <w:r w:rsidRPr="0062624C">
        <w:rPr>
          <w:rFonts w:ascii="Times New Roman" w:hAnsi="Times New Roman" w:cs="Times New Roman"/>
          <w:i/>
          <w:iCs/>
          <w:noProof/>
          <w:sz w:val="24"/>
          <w:szCs w:val="24"/>
        </w:rPr>
        <w:t>Jurnal Locus Penelitian Dan Pengabdian</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2</w:t>
      </w:r>
      <w:r w:rsidRPr="0062624C">
        <w:rPr>
          <w:rFonts w:ascii="Times New Roman" w:hAnsi="Times New Roman" w:cs="Times New Roman"/>
          <w:noProof/>
          <w:sz w:val="24"/>
          <w:szCs w:val="24"/>
        </w:rPr>
        <w:t>(12), 1181–1190. https://doi.org/10.58344/locus.v2i12.2333</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alihi, S. S. (2024). Peran Teknologi Dalam Meningkatkan Efektivitas Audit Internal. </w:t>
      </w:r>
      <w:r w:rsidRPr="0062624C">
        <w:rPr>
          <w:rFonts w:ascii="Times New Roman" w:hAnsi="Times New Roman" w:cs="Times New Roman"/>
          <w:i/>
          <w:iCs/>
          <w:noProof/>
          <w:sz w:val="24"/>
          <w:szCs w:val="24"/>
        </w:rPr>
        <w:t>JITAA</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3</w:t>
      </w:r>
      <w:r w:rsidRPr="0062624C">
        <w:rPr>
          <w:rFonts w:ascii="Times New Roman" w:hAnsi="Times New Roman" w:cs="Times New Roman"/>
          <w:noProof/>
          <w:sz w:val="24"/>
          <w:szCs w:val="24"/>
        </w:rPr>
        <w:t>(2), 140–148. https://doi.org/10.62668/jitaa.v3i02.1407</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ari, H., &amp; Wahyuda, D. (2025). Persepsi Auditor Indonesia: Artificial Intelligence dan Dampaknya yang Mengubah Kualitas Audit. </w:t>
      </w:r>
      <w:r w:rsidRPr="0062624C">
        <w:rPr>
          <w:rFonts w:ascii="Times New Roman" w:hAnsi="Times New Roman" w:cs="Times New Roman"/>
          <w:i/>
          <w:iCs/>
          <w:noProof/>
          <w:sz w:val="24"/>
          <w:szCs w:val="24"/>
        </w:rPr>
        <w:t>Owner</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9</w:t>
      </w:r>
      <w:r w:rsidRPr="0062624C">
        <w:rPr>
          <w:rFonts w:ascii="Times New Roman" w:hAnsi="Times New Roman" w:cs="Times New Roman"/>
          <w:noProof/>
          <w:sz w:val="24"/>
          <w:szCs w:val="24"/>
        </w:rPr>
        <w:t xml:space="preserve">(2), 1430–1442. </w:t>
      </w:r>
      <w:r w:rsidRPr="0062624C">
        <w:rPr>
          <w:rFonts w:ascii="Times New Roman" w:hAnsi="Times New Roman" w:cs="Times New Roman"/>
          <w:noProof/>
          <w:sz w:val="24"/>
          <w:szCs w:val="24"/>
        </w:rPr>
        <w:lastRenderedPageBreak/>
        <w:t>https://doi.org/10.33395/owner.v9i2.268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ari, Y. M., &amp; Putri, R. (2024). Persepsi Auditor Eksternal Atas Pengaruh Kemudahan dan Kegunaan Artificial Intelligence Terhadap Kualitas Audit. </w:t>
      </w:r>
      <w:r w:rsidRPr="0062624C">
        <w:rPr>
          <w:rFonts w:ascii="Times New Roman" w:hAnsi="Times New Roman" w:cs="Times New Roman"/>
          <w:i/>
          <w:iCs/>
          <w:noProof/>
          <w:sz w:val="24"/>
          <w:szCs w:val="24"/>
        </w:rPr>
        <w:t>JAK (Jurnal Akuntansi) Kajian Ilmiah Akuntansi</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1</w:t>
      </w:r>
      <w:r w:rsidRPr="0062624C">
        <w:rPr>
          <w:rFonts w:ascii="Times New Roman" w:hAnsi="Times New Roman" w:cs="Times New Roman"/>
          <w:noProof/>
          <w:sz w:val="24"/>
          <w:szCs w:val="24"/>
        </w:rPr>
        <w:t>(2), 256–270. https://doi.org/10.30656/jak.v11i2.7661</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hamaya, P. V., Ashara, S. N., Sofyan, A., Aprillia, S., Leonica, A., &amp; Ratnawati, T. (2023). Studi Literatur: Artificial Intelligence Dalam Audit. </w:t>
      </w:r>
      <w:r w:rsidRPr="0062624C">
        <w:rPr>
          <w:rFonts w:ascii="Times New Roman" w:hAnsi="Times New Roman" w:cs="Times New Roman"/>
          <w:i/>
          <w:iCs/>
          <w:noProof/>
          <w:sz w:val="24"/>
          <w:szCs w:val="24"/>
        </w:rPr>
        <w:t>Jurnal Riset Manajemen dan Ekonomi (JRIME)</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w:t>
      </w:r>
      <w:r w:rsidRPr="0062624C">
        <w:rPr>
          <w:rFonts w:ascii="Times New Roman" w:hAnsi="Times New Roman" w:cs="Times New Roman"/>
          <w:noProof/>
          <w:sz w:val="24"/>
          <w:szCs w:val="24"/>
        </w:rPr>
        <w:t>(3), 255–267. https://doi.org/10.54066/jrime-itb.v1i3.461</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ilaen, R. P., &amp; Dewayanto, T. (2024). Penggunaan Berbagai Artificial Intelligence Pada Proses Audit-A Systematic Literature Review. </w:t>
      </w:r>
      <w:r w:rsidRPr="0062624C">
        <w:rPr>
          <w:rFonts w:ascii="Times New Roman" w:hAnsi="Times New Roman" w:cs="Times New Roman"/>
          <w:i/>
          <w:iCs/>
          <w:noProof/>
          <w:sz w:val="24"/>
          <w:szCs w:val="24"/>
        </w:rPr>
        <w:t>Diponegoro Journal of Accounting</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3</w:t>
      </w:r>
      <w:r w:rsidRPr="0062624C">
        <w:rPr>
          <w:rFonts w:ascii="Times New Roman" w:hAnsi="Times New Roman" w:cs="Times New Roman"/>
          <w:noProof/>
          <w:sz w:val="24"/>
          <w:szCs w:val="24"/>
        </w:rPr>
        <w:t>(2), 1–15. https://doi.org/https://doi.org/10.3390/jrfm17010027</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ilva, L., Serra, S., &amp; Barbosa, E. (2024). Influence of Artificial Intelligence on Auditing: Perception of Audit Professionals. </w:t>
      </w:r>
      <w:r w:rsidRPr="0062624C">
        <w:rPr>
          <w:rFonts w:ascii="Times New Roman" w:hAnsi="Times New Roman" w:cs="Times New Roman"/>
          <w:i/>
          <w:iCs/>
          <w:noProof/>
          <w:sz w:val="24"/>
          <w:szCs w:val="24"/>
        </w:rPr>
        <w:t>IGI Global Scientific Publishing</w:t>
      </w:r>
      <w:r w:rsidRPr="0062624C">
        <w:rPr>
          <w:rFonts w:ascii="Times New Roman" w:hAnsi="Times New Roman" w:cs="Times New Roman"/>
          <w:noProof/>
          <w:sz w:val="24"/>
          <w:szCs w:val="24"/>
        </w:rPr>
        <w:t>, 149–167. https://doi.org/10.4018/979-8-3693-0847-9.ch00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oeprajitno, R. R. W. N. (2019). Potensi Artificial Intelligence (AI) Menerbitkan Opini Auditor ? </w:t>
      </w:r>
      <w:r w:rsidRPr="0062624C">
        <w:rPr>
          <w:rFonts w:ascii="Times New Roman" w:hAnsi="Times New Roman" w:cs="Times New Roman"/>
          <w:i/>
          <w:iCs/>
          <w:noProof/>
          <w:sz w:val="24"/>
          <w:szCs w:val="24"/>
        </w:rPr>
        <w:t>Jurnal Riset Akuntansi Dan Bisnis Airlangga</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4</w:t>
      </w:r>
      <w:r w:rsidRPr="0062624C">
        <w:rPr>
          <w:rFonts w:ascii="Times New Roman" w:hAnsi="Times New Roman" w:cs="Times New Roman"/>
          <w:noProof/>
          <w:sz w:val="24"/>
          <w:szCs w:val="24"/>
        </w:rPr>
        <w:t>(1), 560–573. https://doi.org/https://doi.org/10.20473/jraba.v4i1.46046</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uyudi, S. S. A., &amp; Wijaya, S. A. A. (2024). Analisis Peranan Teknologi Audit Internal dalam Mendukung Kinerja Auditor. </w:t>
      </w:r>
      <w:r w:rsidRPr="0062624C">
        <w:rPr>
          <w:rFonts w:ascii="Times New Roman" w:hAnsi="Times New Roman" w:cs="Times New Roman"/>
          <w:i/>
          <w:iCs/>
          <w:noProof/>
          <w:sz w:val="24"/>
          <w:szCs w:val="24"/>
        </w:rPr>
        <w:t>Jurnal Ilmiah Ekonomi, Manajemen, Bisnis dan Akuntansi</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w:t>
      </w:r>
      <w:r w:rsidRPr="0062624C">
        <w:rPr>
          <w:rFonts w:ascii="Times New Roman" w:hAnsi="Times New Roman" w:cs="Times New Roman"/>
          <w:noProof/>
          <w:sz w:val="24"/>
          <w:szCs w:val="24"/>
        </w:rPr>
        <w:t>(4), 277–283. https://doi.org/10.61722/jemba.v1i4.51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Syahronny, M. R., &amp; Dewayanto, T. (2024). Penerapan Teknologi Artificial Intelligence dan Blockchain Dalam Mendeteksi Fraud Pada Proses Audit: Systematic Literature Review. </w:t>
      </w:r>
      <w:r w:rsidRPr="0062624C">
        <w:rPr>
          <w:rFonts w:ascii="Times New Roman" w:hAnsi="Times New Roman" w:cs="Times New Roman"/>
          <w:i/>
          <w:iCs/>
          <w:noProof/>
          <w:sz w:val="24"/>
          <w:szCs w:val="24"/>
        </w:rPr>
        <w:t>Diponegoro Journal of Accounting</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13</w:t>
      </w:r>
      <w:r w:rsidRPr="0062624C">
        <w:rPr>
          <w:rFonts w:ascii="Times New Roman" w:hAnsi="Times New Roman" w:cs="Times New Roman"/>
          <w:noProof/>
          <w:sz w:val="24"/>
          <w:szCs w:val="24"/>
        </w:rPr>
        <w:t>(3), 1–14. https://doi.org/https://doi.org/10.3390/jrfm17010027</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624C">
        <w:rPr>
          <w:rFonts w:ascii="Times New Roman" w:hAnsi="Times New Roman" w:cs="Times New Roman"/>
          <w:noProof/>
          <w:sz w:val="24"/>
          <w:szCs w:val="24"/>
        </w:rPr>
        <w:t xml:space="preserve">Ukpon, E., Udoh, I., &amp; Essien, I. (2019). Artificial Intelligence: Opportunities, Issues and Applications in Accounting and Auditing in Nigeria. </w:t>
      </w:r>
      <w:r w:rsidRPr="0062624C">
        <w:rPr>
          <w:rFonts w:ascii="Times New Roman" w:hAnsi="Times New Roman" w:cs="Times New Roman"/>
          <w:i/>
          <w:iCs/>
          <w:noProof/>
          <w:sz w:val="24"/>
          <w:szCs w:val="24"/>
        </w:rPr>
        <w:t>Journal of Accounting &amp; Marketing</w:t>
      </w:r>
      <w:r w:rsidRPr="0062624C">
        <w:rPr>
          <w:rFonts w:ascii="Times New Roman" w:hAnsi="Times New Roman" w:cs="Times New Roman"/>
          <w:noProof/>
          <w:sz w:val="24"/>
          <w:szCs w:val="24"/>
        </w:rPr>
        <w:t xml:space="preserve">, </w:t>
      </w:r>
      <w:r w:rsidRPr="0062624C">
        <w:rPr>
          <w:rFonts w:ascii="Times New Roman" w:hAnsi="Times New Roman" w:cs="Times New Roman"/>
          <w:i/>
          <w:iCs/>
          <w:noProof/>
          <w:sz w:val="24"/>
          <w:szCs w:val="24"/>
        </w:rPr>
        <w:t>8</w:t>
      </w:r>
      <w:r w:rsidRPr="0062624C">
        <w:rPr>
          <w:rFonts w:ascii="Times New Roman" w:hAnsi="Times New Roman" w:cs="Times New Roman"/>
          <w:noProof/>
          <w:sz w:val="24"/>
          <w:szCs w:val="24"/>
        </w:rPr>
        <w:t>(1). https://doi.org/10.4172/2168-9601.1000309</w:t>
      </w:r>
    </w:p>
    <w:p w:rsidR="008C33F0" w:rsidRPr="0062624C" w:rsidRDefault="008C33F0" w:rsidP="008C33F0">
      <w:pPr>
        <w:widowControl w:val="0"/>
        <w:autoSpaceDE w:val="0"/>
        <w:autoSpaceDN w:val="0"/>
        <w:adjustRightInd w:val="0"/>
        <w:spacing w:line="240" w:lineRule="auto"/>
        <w:ind w:left="480" w:hanging="480"/>
        <w:jc w:val="both"/>
        <w:rPr>
          <w:rFonts w:ascii="Times New Roman" w:hAnsi="Times New Roman" w:cs="Times New Roman"/>
          <w:noProof/>
          <w:sz w:val="24"/>
        </w:rPr>
      </w:pPr>
      <w:r w:rsidRPr="0062624C">
        <w:rPr>
          <w:rFonts w:ascii="Times New Roman" w:hAnsi="Times New Roman" w:cs="Times New Roman"/>
          <w:noProof/>
          <w:sz w:val="24"/>
          <w:szCs w:val="24"/>
        </w:rPr>
        <w:t xml:space="preserve">Warta Pemeriksa Digital. (2024). </w:t>
      </w:r>
      <w:r w:rsidRPr="0062624C">
        <w:rPr>
          <w:rFonts w:ascii="Times New Roman" w:hAnsi="Times New Roman" w:cs="Times New Roman"/>
          <w:i/>
          <w:iCs/>
          <w:noProof/>
          <w:sz w:val="24"/>
          <w:szCs w:val="24"/>
        </w:rPr>
        <w:t>Mengungkap Peluang AI dalam Membantu Pemeriksaan BPK</w:t>
      </w:r>
      <w:r w:rsidRPr="0062624C">
        <w:rPr>
          <w:rFonts w:ascii="Times New Roman" w:hAnsi="Times New Roman" w:cs="Times New Roman"/>
          <w:noProof/>
          <w:sz w:val="24"/>
          <w:szCs w:val="24"/>
        </w:rPr>
        <w:t>. https://wartapemeriksa.bpk.go.id/?p=47729</w:t>
      </w:r>
    </w:p>
    <w:p w:rsidR="001735C1" w:rsidRPr="0062624C" w:rsidRDefault="008C33F0" w:rsidP="008C33F0">
      <w:pPr>
        <w:spacing w:line="240" w:lineRule="auto"/>
        <w:jc w:val="both"/>
        <w:rPr>
          <w:rFonts w:ascii="Times New Roman" w:hAnsi="Times New Roman" w:cs="Times New Roman"/>
          <w:b/>
          <w:sz w:val="24"/>
          <w:szCs w:val="24"/>
        </w:rPr>
      </w:pPr>
      <w:r w:rsidRPr="0062624C">
        <w:rPr>
          <w:rFonts w:ascii="Times New Roman" w:hAnsi="Times New Roman" w:cs="Times New Roman"/>
          <w:b/>
          <w:sz w:val="24"/>
          <w:szCs w:val="24"/>
        </w:rPr>
        <w:fldChar w:fldCharType="end"/>
      </w:r>
      <w:r w:rsidR="001735C1" w:rsidRPr="0062624C">
        <w:rPr>
          <w:rFonts w:ascii="Times New Roman" w:hAnsi="Times New Roman" w:cs="Times New Roman"/>
          <w:b/>
          <w:sz w:val="24"/>
          <w:szCs w:val="24"/>
        </w:rPr>
        <w:br w:type="page"/>
      </w:r>
    </w:p>
    <w:p w:rsidR="001735C1" w:rsidRPr="0062624C" w:rsidRDefault="001735C1" w:rsidP="001735C1">
      <w:pPr>
        <w:pStyle w:val="Heading1"/>
        <w:spacing w:line="480" w:lineRule="auto"/>
        <w:rPr>
          <w:rFonts w:cs="Times New Roman"/>
        </w:rPr>
      </w:pPr>
      <w:r w:rsidRPr="0062624C">
        <w:rPr>
          <w:rFonts w:cs="Times New Roman"/>
        </w:rPr>
        <w:lastRenderedPageBreak/>
        <w:tab/>
      </w:r>
    </w:p>
    <w:p w:rsidR="001735C1" w:rsidRPr="0062624C" w:rsidRDefault="001735C1" w:rsidP="001735C1">
      <w:pPr>
        <w:pStyle w:val="Heading1"/>
        <w:spacing w:line="480" w:lineRule="auto"/>
        <w:rPr>
          <w:rFonts w:cs="Times New Roman"/>
        </w:rPr>
      </w:pPr>
    </w:p>
    <w:p w:rsidR="001735C1" w:rsidRPr="0062624C" w:rsidRDefault="001735C1" w:rsidP="001735C1">
      <w:pPr>
        <w:pStyle w:val="Heading1"/>
        <w:spacing w:line="480" w:lineRule="auto"/>
        <w:rPr>
          <w:rFonts w:cs="Times New Roman"/>
        </w:rPr>
      </w:pPr>
    </w:p>
    <w:p w:rsidR="001735C1" w:rsidRPr="0062624C" w:rsidRDefault="001735C1" w:rsidP="001735C1">
      <w:pPr>
        <w:pStyle w:val="Heading1"/>
        <w:spacing w:line="480" w:lineRule="auto"/>
        <w:rPr>
          <w:rFonts w:cs="Times New Roman"/>
        </w:rPr>
      </w:pPr>
    </w:p>
    <w:p w:rsidR="001735C1" w:rsidRPr="0062624C" w:rsidRDefault="001735C1" w:rsidP="001735C1">
      <w:pPr>
        <w:pStyle w:val="Heading1"/>
        <w:spacing w:line="480" w:lineRule="auto"/>
        <w:rPr>
          <w:rFonts w:cs="Times New Roman"/>
        </w:rPr>
      </w:pPr>
    </w:p>
    <w:p w:rsidR="001735C1" w:rsidRPr="0062624C" w:rsidRDefault="001735C1" w:rsidP="001735C1">
      <w:pPr>
        <w:pStyle w:val="Heading1"/>
        <w:spacing w:line="480" w:lineRule="auto"/>
        <w:rPr>
          <w:rFonts w:cs="Times New Roman"/>
        </w:rPr>
      </w:pPr>
    </w:p>
    <w:p w:rsidR="001735C1" w:rsidRPr="0062624C" w:rsidRDefault="001735C1" w:rsidP="001735C1">
      <w:pPr>
        <w:rPr>
          <w:rFonts w:ascii="Times New Roman" w:hAnsi="Times New Roman" w:cs="Times New Roman"/>
        </w:rPr>
      </w:pPr>
    </w:p>
    <w:p w:rsidR="00B01B5E" w:rsidRPr="0062624C" w:rsidRDefault="001735C1" w:rsidP="001735C1">
      <w:pPr>
        <w:pStyle w:val="Heading1"/>
        <w:spacing w:line="480" w:lineRule="auto"/>
        <w:rPr>
          <w:rFonts w:cs="Times New Roman"/>
        </w:rPr>
      </w:pPr>
      <w:bookmarkStart w:id="56" w:name="_Toc201207545"/>
      <w:bookmarkStart w:id="57" w:name="_Toc201210020"/>
      <w:r w:rsidRPr="0062624C">
        <w:rPr>
          <w:rFonts w:cs="Times New Roman"/>
        </w:rPr>
        <w:t>LAMPIRAN</w:t>
      </w:r>
      <w:bookmarkEnd w:id="56"/>
      <w:bookmarkEnd w:id="57"/>
    </w:p>
    <w:p w:rsidR="007F71AA" w:rsidRPr="0062624C" w:rsidRDefault="007F71AA">
      <w:pPr>
        <w:rPr>
          <w:rFonts w:ascii="Times New Roman" w:hAnsi="Times New Roman" w:cs="Times New Roman"/>
          <w:sz w:val="24"/>
          <w:szCs w:val="24"/>
        </w:rPr>
      </w:pPr>
      <w:r w:rsidRPr="0062624C">
        <w:rPr>
          <w:rFonts w:ascii="Times New Roman" w:hAnsi="Times New Roman" w:cs="Times New Roman"/>
          <w:sz w:val="24"/>
          <w:szCs w:val="24"/>
        </w:rPr>
        <w:br w:type="page"/>
      </w:r>
    </w:p>
    <w:p w:rsidR="001735C1" w:rsidRPr="0062624C" w:rsidRDefault="007F71AA" w:rsidP="00BF5822">
      <w:pPr>
        <w:pStyle w:val="Caption"/>
        <w:spacing w:after="0" w:line="480" w:lineRule="auto"/>
        <w:rPr>
          <w:rFonts w:ascii="Times New Roman" w:hAnsi="Times New Roman" w:cs="Times New Roman"/>
          <w:b/>
          <w:i w:val="0"/>
          <w:color w:val="000000" w:themeColor="text1"/>
          <w:sz w:val="24"/>
          <w:szCs w:val="24"/>
        </w:rPr>
      </w:pPr>
      <w:bookmarkStart w:id="58" w:name="_Toc201180485"/>
      <w:r w:rsidRPr="0062624C">
        <w:rPr>
          <w:rFonts w:ascii="Times New Roman" w:hAnsi="Times New Roman" w:cs="Times New Roman"/>
          <w:b/>
          <w:i w:val="0"/>
          <w:color w:val="000000" w:themeColor="text1"/>
          <w:sz w:val="24"/>
          <w:szCs w:val="24"/>
        </w:rPr>
        <w:lastRenderedPageBreak/>
        <w:t xml:space="preserve">Lampiran </w:t>
      </w:r>
      <w:r w:rsidRPr="0062624C">
        <w:rPr>
          <w:rFonts w:ascii="Times New Roman" w:hAnsi="Times New Roman" w:cs="Times New Roman"/>
          <w:b/>
          <w:i w:val="0"/>
          <w:color w:val="000000" w:themeColor="text1"/>
          <w:sz w:val="24"/>
          <w:szCs w:val="24"/>
        </w:rPr>
        <w:fldChar w:fldCharType="begin"/>
      </w:r>
      <w:r w:rsidRPr="0062624C">
        <w:rPr>
          <w:rFonts w:ascii="Times New Roman" w:hAnsi="Times New Roman" w:cs="Times New Roman"/>
          <w:b/>
          <w:i w:val="0"/>
          <w:color w:val="000000" w:themeColor="text1"/>
          <w:sz w:val="24"/>
          <w:szCs w:val="24"/>
        </w:rPr>
        <w:instrText xml:space="preserve"> SEQ Lampiran \* ARABIC </w:instrText>
      </w:r>
      <w:r w:rsidRPr="0062624C">
        <w:rPr>
          <w:rFonts w:ascii="Times New Roman" w:hAnsi="Times New Roman" w:cs="Times New Roman"/>
          <w:b/>
          <w:i w:val="0"/>
          <w:color w:val="000000" w:themeColor="text1"/>
          <w:sz w:val="24"/>
          <w:szCs w:val="24"/>
        </w:rPr>
        <w:fldChar w:fldCharType="separate"/>
      </w:r>
      <w:r w:rsidR="00724536" w:rsidRPr="0062624C">
        <w:rPr>
          <w:rFonts w:ascii="Times New Roman" w:hAnsi="Times New Roman" w:cs="Times New Roman"/>
          <w:b/>
          <w:i w:val="0"/>
          <w:noProof/>
          <w:color w:val="000000" w:themeColor="text1"/>
          <w:sz w:val="24"/>
          <w:szCs w:val="24"/>
        </w:rPr>
        <w:t>1</w:t>
      </w:r>
      <w:r w:rsidRPr="0062624C">
        <w:rPr>
          <w:rFonts w:ascii="Times New Roman" w:hAnsi="Times New Roman" w:cs="Times New Roman"/>
          <w:b/>
          <w:i w:val="0"/>
          <w:color w:val="000000" w:themeColor="text1"/>
          <w:sz w:val="24"/>
          <w:szCs w:val="24"/>
        </w:rPr>
        <w:fldChar w:fldCharType="end"/>
      </w:r>
      <w:r w:rsidRPr="0062624C">
        <w:rPr>
          <w:rFonts w:ascii="Times New Roman" w:hAnsi="Times New Roman" w:cs="Times New Roman"/>
          <w:b/>
          <w:i w:val="0"/>
          <w:color w:val="000000" w:themeColor="text1"/>
          <w:sz w:val="24"/>
          <w:szCs w:val="24"/>
        </w:rPr>
        <w:t>. Daftar Pertanyaan Wawancara</w:t>
      </w:r>
      <w:bookmarkEnd w:id="58"/>
    </w:p>
    <w:tbl>
      <w:tblPr>
        <w:tblStyle w:val="TableGrid"/>
        <w:tblW w:w="0" w:type="auto"/>
        <w:tblLook w:val="04A0" w:firstRow="1" w:lastRow="0" w:firstColumn="1" w:lastColumn="0" w:noHBand="0" w:noVBand="1"/>
      </w:tblPr>
      <w:tblGrid>
        <w:gridCol w:w="570"/>
        <w:gridCol w:w="7691"/>
      </w:tblGrid>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b/>
                <w:sz w:val="24"/>
                <w:szCs w:val="24"/>
              </w:rPr>
            </w:pPr>
            <w:r w:rsidRPr="0062624C">
              <w:rPr>
                <w:rFonts w:ascii="Times New Roman" w:hAnsi="Times New Roman" w:cs="Times New Roman"/>
                <w:b/>
                <w:sz w:val="24"/>
                <w:szCs w:val="24"/>
              </w:rPr>
              <w:t>No.</w:t>
            </w:r>
          </w:p>
        </w:tc>
        <w:tc>
          <w:tcPr>
            <w:tcW w:w="7691" w:type="dxa"/>
          </w:tcPr>
          <w:p w:rsidR="00BF5822" w:rsidRPr="0062624C" w:rsidRDefault="00201E81" w:rsidP="00201E81">
            <w:pPr>
              <w:tabs>
                <w:tab w:val="center" w:pos="3737"/>
                <w:tab w:val="left" w:pos="4694"/>
              </w:tabs>
              <w:spacing w:line="276" w:lineRule="auto"/>
              <w:rPr>
                <w:rFonts w:ascii="Times New Roman" w:hAnsi="Times New Roman" w:cs="Times New Roman"/>
                <w:b/>
                <w:sz w:val="24"/>
                <w:szCs w:val="24"/>
              </w:rPr>
            </w:pPr>
            <w:r w:rsidRPr="0062624C">
              <w:rPr>
                <w:rFonts w:ascii="Times New Roman" w:hAnsi="Times New Roman" w:cs="Times New Roman"/>
                <w:b/>
                <w:sz w:val="24"/>
                <w:szCs w:val="24"/>
              </w:rPr>
              <w:tab/>
            </w:r>
            <w:r w:rsidR="00BF5822" w:rsidRPr="0062624C">
              <w:rPr>
                <w:rFonts w:ascii="Times New Roman" w:hAnsi="Times New Roman" w:cs="Times New Roman"/>
                <w:b/>
                <w:sz w:val="24"/>
                <w:szCs w:val="24"/>
              </w:rPr>
              <w:t>Pertanyaan</w:t>
            </w:r>
            <w:r w:rsidRPr="0062624C">
              <w:rPr>
                <w:rFonts w:ascii="Times New Roman" w:hAnsi="Times New Roman" w:cs="Times New Roman"/>
                <w:b/>
                <w:sz w:val="24"/>
                <w:szCs w:val="24"/>
              </w:rPr>
              <w:tab/>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Bagaimana pandangan Bapak/Ibu terhadap perkembangan teknologi AI dalam bidang audit keuangan saat ini?</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2.</w:t>
            </w:r>
          </w:p>
        </w:tc>
        <w:tc>
          <w:tcPr>
            <w:tcW w:w="7691" w:type="dxa"/>
          </w:tcPr>
          <w:p w:rsidR="00201E81"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Apakah Bapak/Ibu memiliki pengalaman langsung dalam menggunakan atau menyaksikan penerapan AI dalam proses audit di lingkungan BPK? Mohon dapat dijelaskan.</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3.</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Menurut Bapak/Ibu, sejauh mana</w:t>
            </w:r>
            <w:r w:rsidR="002B69FA" w:rsidRPr="0062624C">
              <w:rPr>
                <w:rFonts w:ascii="Times New Roman" w:hAnsi="Times New Roman" w:cs="Times New Roman"/>
                <w:sz w:val="24"/>
                <w:szCs w:val="24"/>
              </w:rPr>
              <w:t xml:space="preserve"> AI dapat meningkatkan efektivit</w:t>
            </w:r>
            <w:r w:rsidRPr="0062624C">
              <w:rPr>
                <w:rFonts w:ascii="Times New Roman" w:hAnsi="Times New Roman" w:cs="Times New Roman"/>
                <w:sz w:val="24"/>
                <w:szCs w:val="24"/>
              </w:rPr>
              <w:t>as pelaksanaan audit khususnya dalam konteks pemeriksaan keuangan sektor publik?</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4.</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Apakah Bapak/Ibu menilai bahwa AI mampu memberikan kontribusi terhadap peningkatan kualitas temuan audit atau laporan hasil pemeriksaan (LHP)?</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5.</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Bagaimana Bapak/Ibu menilai kemampuan AI mendeteksi anomaly, risiko, atau potensi kecurangan dalam audit keuangan?</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6.</w:t>
            </w:r>
          </w:p>
        </w:tc>
        <w:tc>
          <w:tcPr>
            <w:tcW w:w="7691" w:type="dxa"/>
          </w:tcPr>
          <w:p w:rsidR="00201E81"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Dalam pelaksanaan tugas audit, apakah AI berkontribusi dalam mempercepat atau mempermudah proses dan analisis data audit?</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7.</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Bagaiaman tingkat kemudahan penggunaan teknologi AI dalam praktik audit menurut pengalaman atau pengamatan Bapak/Ibu?</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8.</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Apakah Bapak/Ibu merasa perlu pelatihan atau pembekalan khusus untuk dapat memahami dan menggunakan AI secara optimal?</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9.</w:t>
            </w:r>
          </w:p>
        </w:tc>
        <w:tc>
          <w:tcPr>
            <w:tcW w:w="7691" w:type="dxa"/>
          </w:tcPr>
          <w:p w:rsidR="00BF5822" w:rsidRPr="0062624C" w:rsidRDefault="00201E81" w:rsidP="00201E81">
            <w:pPr>
              <w:spacing w:before="100" w:beforeAutospacing="1" w:after="100" w:afterAutospacing="1"/>
              <w:rPr>
                <w:rFonts w:ascii="Times New Roman" w:eastAsia="Times New Roman" w:hAnsi="Times New Roman" w:cs="Times New Roman"/>
                <w:sz w:val="24"/>
                <w:szCs w:val="24"/>
              </w:rPr>
            </w:pPr>
            <w:r w:rsidRPr="0062624C">
              <w:rPr>
                <w:rFonts w:ascii="Times New Roman" w:eastAsia="Times New Roman" w:hAnsi="Times New Roman" w:cs="Times New Roman"/>
                <w:bCs/>
                <w:sz w:val="24"/>
                <w:szCs w:val="24"/>
              </w:rPr>
              <w:t>Sejauh mana fasilitas, infrastruktur, atau dukungan teknis dari institusi mendukung penggunaan teknologi berbasis AI dalam kegiatan audit?</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0.</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Menurut Bapak/Ibu, aspek apa saja dari proses audit keuangan yang paling terbantu dengan adanya teknologi AI?</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1.</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Apakah menurut Bapak/Ibu penerapan AI berdampak positif terhadap efisiensi waktu dan akurasi hasil audit? Mohon dijelaskan.</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2.</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Bagaimana AI memengaruhi proses pengambilan keputusan auditor dalam merumuskan opini audit atau kesimpulan pemeriksaan?</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3.</w:t>
            </w:r>
          </w:p>
        </w:tc>
        <w:tc>
          <w:tcPr>
            <w:tcW w:w="7691" w:type="dxa"/>
          </w:tcPr>
          <w:p w:rsidR="00BF5822" w:rsidRPr="0062624C" w:rsidRDefault="00201E81" w:rsidP="00201E81">
            <w:pPr>
              <w:spacing w:before="100" w:beforeAutospacing="1" w:after="100" w:afterAutospacing="1"/>
              <w:rPr>
                <w:rFonts w:ascii="Times New Roman" w:eastAsia="Times New Roman" w:hAnsi="Times New Roman" w:cs="Times New Roman"/>
                <w:sz w:val="24"/>
                <w:szCs w:val="24"/>
              </w:rPr>
            </w:pPr>
            <w:r w:rsidRPr="0062624C">
              <w:rPr>
                <w:rFonts w:ascii="Times New Roman" w:eastAsia="Times New Roman" w:hAnsi="Times New Roman" w:cs="Times New Roman"/>
                <w:bCs/>
                <w:sz w:val="24"/>
                <w:szCs w:val="24"/>
              </w:rPr>
              <w:t>Apa saja tantangan utama yang dihadapi dalam penerapan AI di lingkungan BPK sejauh ini?</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4.</w:t>
            </w:r>
          </w:p>
        </w:tc>
        <w:tc>
          <w:tcPr>
            <w:tcW w:w="7691" w:type="dxa"/>
          </w:tcPr>
          <w:p w:rsidR="00BF5822" w:rsidRPr="0062624C" w:rsidRDefault="00201E81" w:rsidP="00201E81">
            <w:pPr>
              <w:tabs>
                <w:tab w:val="left" w:pos="935"/>
              </w:tabs>
              <w:spacing w:line="276" w:lineRule="auto"/>
              <w:rPr>
                <w:rFonts w:ascii="Times New Roman" w:hAnsi="Times New Roman" w:cs="Times New Roman"/>
                <w:sz w:val="24"/>
                <w:szCs w:val="24"/>
              </w:rPr>
            </w:pPr>
            <w:r w:rsidRPr="0062624C">
              <w:rPr>
                <w:rFonts w:ascii="Times New Roman" w:hAnsi="Times New Roman" w:cs="Times New Roman"/>
                <w:sz w:val="24"/>
                <w:szCs w:val="24"/>
              </w:rPr>
              <w:t>Apakah Bapak/Ibu pernah menemui sikap resistensi atau penolakan terhadap penggunaan AI dari auditor atau tim? Apa alasannya?</w:t>
            </w:r>
          </w:p>
        </w:tc>
      </w:tr>
      <w:tr w:rsidR="00BF5822" w:rsidRPr="0062624C" w:rsidTr="00201E81">
        <w:tc>
          <w:tcPr>
            <w:tcW w:w="570" w:type="dxa"/>
          </w:tcPr>
          <w:p w:rsidR="00BF5822" w:rsidRPr="0062624C" w:rsidRDefault="00BF5822"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5.</w:t>
            </w:r>
          </w:p>
        </w:tc>
        <w:tc>
          <w:tcPr>
            <w:tcW w:w="7691" w:type="dxa"/>
          </w:tcPr>
          <w:p w:rsidR="00BF5822"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Bagaimana menurut Bapak/Ibu cara terbaik mengatasi hambatan tersebut agar AI dapat diadopsi lebih efektif di masa depan?</w:t>
            </w:r>
          </w:p>
        </w:tc>
      </w:tr>
      <w:tr w:rsidR="00201E81" w:rsidRPr="0062624C" w:rsidTr="00201E81">
        <w:tc>
          <w:tcPr>
            <w:tcW w:w="570" w:type="dxa"/>
          </w:tcPr>
          <w:p w:rsidR="00201E81" w:rsidRPr="0062624C" w:rsidRDefault="00201E81"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lastRenderedPageBreak/>
              <w:t>16.</w:t>
            </w:r>
          </w:p>
        </w:tc>
        <w:tc>
          <w:tcPr>
            <w:tcW w:w="7691" w:type="dxa"/>
          </w:tcPr>
          <w:p w:rsidR="00201E81" w:rsidRPr="0062624C" w:rsidRDefault="00201E81" w:rsidP="00201E81">
            <w:pPr>
              <w:tabs>
                <w:tab w:val="left" w:pos="2543"/>
              </w:tabs>
              <w:spacing w:line="276" w:lineRule="auto"/>
              <w:rPr>
                <w:rFonts w:ascii="Times New Roman" w:hAnsi="Times New Roman" w:cs="Times New Roman"/>
                <w:sz w:val="24"/>
                <w:szCs w:val="24"/>
              </w:rPr>
            </w:pPr>
            <w:r w:rsidRPr="0062624C">
              <w:rPr>
                <w:rFonts w:ascii="Times New Roman" w:hAnsi="Times New Roman" w:cs="Times New Roman"/>
                <w:sz w:val="24"/>
                <w:szCs w:val="24"/>
              </w:rPr>
              <w:t>Bagaimana pandangan Bapak/Ibu mengenai kemungkinan AI menggantikan peran-peran tertentu dalam tugas auditor manusia?</w:t>
            </w:r>
            <w:r w:rsidRPr="0062624C">
              <w:rPr>
                <w:rFonts w:ascii="Times New Roman" w:hAnsi="Times New Roman" w:cs="Times New Roman"/>
                <w:sz w:val="24"/>
                <w:szCs w:val="24"/>
              </w:rPr>
              <w:tab/>
            </w:r>
          </w:p>
        </w:tc>
      </w:tr>
      <w:tr w:rsidR="00201E81" w:rsidRPr="0062624C" w:rsidTr="00201E81">
        <w:tc>
          <w:tcPr>
            <w:tcW w:w="570" w:type="dxa"/>
          </w:tcPr>
          <w:p w:rsidR="00201E81" w:rsidRPr="0062624C" w:rsidRDefault="00201E81"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7.</w:t>
            </w:r>
          </w:p>
        </w:tc>
        <w:tc>
          <w:tcPr>
            <w:tcW w:w="7691" w:type="dxa"/>
          </w:tcPr>
          <w:p w:rsidR="00201E81"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Apakah menurut Bapak/Ibu teknologi AI dapat mengganggu independensi dan profesionalisme auditor?</w:t>
            </w:r>
          </w:p>
        </w:tc>
      </w:tr>
      <w:tr w:rsidR="00201E81" w:rsidRPr="0062624C" w:rsidTr="00201E81">
        <w:tc>
          <w:tcPr>
            <w:tcW w:w="570" w:type="dxa"/>
          </w:tcPr>
          <w:p w:rsidR="00201E81" w:rsidRPr="0062624C" w:rsidRDefault="00201E81" w:rsidP="00BF5822">
            <w:pPr>
              <w:spacing w:line="276" w:lineRule="auto"/>
              <w:jc w:val="center"/>
              <w:rPr>
                <w:rFonts w:ascii="Times New Roman" w:hAnsi="Times New Roman" w:cs="Times New Roman"/>
                <w:sz w:val="24"/>
                <w:szCs w:val="24"/>
              </w:rPr>
            </w:pPr>
            <w:r w:rsidRPr="0062624C">
              <w:rPr>
                <w:rFonts w:ascii="Times New Roman" w:hAnsi="Times New Roman" w:cs="Times New Roman"/>
                <w:sz w:val="24"/>
                <w:szCs w:val="24"/>
              </w:rPr>
              <w:t>18.</w:t>
            </w:r>
          </w:p>
        </w:tc>
        <w:tc>
          <w:tcPr>
            <w:tcW w:w="7691" w:type="dxa"/>
          </w:tcPr>
          <w:p w:rsidR="00201E81" w:rsidRPr="0062624C" w:rsidRDefault="00201E81" w:rsidP="00BF5822">
            <w:pPr>
              <w:spacing w:line="276" w:lineRule="auto"/>
              <w:rPr>
                <w:rFonts w:ascii="Times New Roman" w:hAnsi="Times New Roman" w:cs="Times New Roman"/>
                <w:sz w:val="24"/>
                <w:szCs w:val="24"/>
              </w:rPr>
            </w:pPr>
            <w:r w:rsidRPr="0062624C">
              <w:rPr>
                <w:rFonts w:ascii="Times New Roman" w:hAnsi="Times New Roman" w:cs="Times New Roman"/>
                <w:sz w:val="24"/>
                <w:szCs w:val="24"/>
              </w:rPr>
              <w:t>Apa harapan Bapak/Ibu terhadap pengembangan dan pemanfaatan AI dalam proses audit di BPK ke depannya?</w:t>
            </w:r>
          </w:p>
        </w:tc>
      </w:tr>
    </w:tbl>
    <w:p w:rsidR="00C03D29" w:rsidRPr="0062624C" w:rsidRDefault="00C03D29" w:rsidP="00C03D29">
      <w:pPr>
        <w:rPr>
          <w:rFonts w:ascii="Times New Roman" w:hAnsi="Times New Roman" w:cs="Times New Roman"/>
        </w:rPr>
      </w:pPr>
    </w:p>
    <w:sectPr w:rsidR="00C03D29" w:rsidRPr="0062624C" w:rsidSect="000B2A3D">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0A92" w:rsidRDefault="00B40A92" w:rsidP="00701E7A">
      <w:pPr>
        <w:spacing w:after="0" w:line="240" w:lineRule="auto"/>
      </w:pPr>
      <w:r>
        <w:separator/>
      </w:r>
    </w:p>
  </w:endnote>
  <w:endnote w:type="continuationSeparator" w:id="0">
    <w:p w:rsidR="00B40A92" w:rsidRDefault="00B40A92" w:rsidP="00701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3582750"/>
      <w:docPartObj>
        <w:docPartGallery w:val="Page Numbers (Bottom of Page)"/>
        <w:docPartUnique/>
      </w:docPartObj>
    </w:sdtPr>
    <w:sdtEndPr>
      <w:rPr>
        <w:noProof/>
      </w:rPr>
    </w:sdtEndPr>
    <w:sdtContent>
      <w:p w:rsidR="00FD3539" w:rsidRDefault="00FD3539">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rsidR="00FD3539" w:rsidRDefault="00FD35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8382953"/>
      <w:docPartObj>
        <w:docPartGallery w:val="Page Numbers (Bottom of Page)"/>
        <w:docPartUnique/>
      </w:docPartObj>
    </w:sdtPr>
    <w:sdtEndPr>
      <w:rPr>
        <w:noProof/>
      </w:rPr>
    </w:sdtEndPr>
    <w:sdtContent>
      <w:p w:rsidR="00FD3539" w:rsidRDefault="00FD3539">
        <w:pPr>
          <w:pStyle w:val="Footer"/>
          <w:jc w:val="center"/>
        </w:pPr>
      </w:p>
    </w:sdtContent>
  </w:sdt>
  <w:p w:rsidR="00FD3539" w:rsidRPr="00784191" w:rsidRDefault="00FD3539">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644890"/>
      <w:docPartObj>
        <w:docPartGallery w:val="Page Numbers (Bottom of Page)"/>
        <w:docPartUnique/>
      </w:docPartObj>
    </w:sdtPr>
    <w:sdtEndPr>
      <w:rPr>
        <w:noProof/>
      </w:rPr>
    </w:sdtEndPr>
    <w:sdtContent>
      <w:p w:rsidR="00FD3539" w:rsidRDefault="00FD3539">
        <w:pPr>
          <w:pStyle w:val="Footer"/>
          <w:jc w:val="center"/>
        </w:pPr>
        <w:r w:rsidRPr="001B0258">
          <w:rPr>
            <w:rFonts w:ascii="Times New Roman" w:hAnsi="Times New Roman" w:cs="Times New Roman"/>
            <w:sz w:val="24"/>
            <w:szCs w:val="24"/>
          </w:rPr>
          <w:fldChar w:fldCharType="begin"/>
        </w:r>
        <w:r w:rsidRPr="001B0258">
          <w:rPr>
            <w:rFonts w:ascii="Times New Roman" w:hAnsi="Times New Roman" w:cs="Times New Roman"/>
            <w:sz w:val="24"/>
            <w:szCs w:val="24"/>
          </w:rPr>
          <w:instrText xml:space="preserve"> PAGE   \* MERGEFORMAT </w:instrText>
        </w:r>
        <w:r w:rsidRPr="001B0258">
          <w:rPr>
            <w:rFonts w:ascii="Times New Roman" w:hAnsi="Times New Roman" w:cs="Times New Roman"/>
            <w:sz w:val="24"/>
            <w:szCs w:val="24"/>
          </w:rPr>
          <w:fldChar w:fldCharType="separate"/>
        </w:r>
        <w:r w:rsidR="0062624C">
          <w:rPr>
            <w:rFonts w:ascii="Times New Roman" w:hAnsi="Times New Roman" w:cs="Times New Roman"/>
            <w:noProof/>
            <w:sz w:val="24"/>
            <w:szCs w:val="24"/>
          </w:rPr>
          <w:t>vi</w:t>
        </w:r>
        <w:r w:rsidRPr="001B0258">
          <w:rPr>
            <w:rFonts w:ascii="Times New Roman" w:hAnsi="Times New Roman" w:cs="Times New Roman"/>
            <w:noProof/>
            <w:sz w:val="24"/>
            <w:szCs w:val="24"/>
          </w:rPr>
          <w:fldChar w:fldCharType="end"/>
        </w:r>
      </w:p>
    </w:sdtContent>
  </w:sdt>
  <w:p w:rsidR="00FD3539" w:rsidRDefault="00FD3539" w:rsidP="006F1B0D">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3539" w:rsidRDefault="00FD3539" w:rsidP="00B557DA">
    <w:pPr>
      <w:pStyle w:val="Footer"/>
      <w:tabs>
        <w:tab w:val="center" w:pos="4135"/>
        <w:tab w:val="left" w:pos="4792"/>
      </w:tabs>
    </w:pPr>
    <w:r>
      <w:tab/>
    </w:r>
    <w:sdt>
      <w:sdtPr>
        <w:id w:val="-1747413104"/>
        <w:docPartObj>
          <w:docPartGallery w:val="Page Numbers (Bottom of Page)"/>
          <w:docPartUnique/>
        </w:docPartObj>
      </w:sdtPr>
      <w:sdtEndPr>
        <w:rPr>
          <w:noProof/>
        </w:rPr>
      </w:sdtEndPr>
      <w:sdtContent>
        <w:r w:rsidRPr="007E7F30">
          <w:rPr>
            <w:rFonts w:ascii="Times New Roman" w:hAnsi="Times New Roman" w:cs="Times New Roman"/>
            <w:sz w:val="24"/>
            <w:szCs w:val="24"/>
          </w:rPr>
          <w:fldChar w:fldCharType="begin"/>
        </w:r>
        <w:r w:rsidRPr="007E7F30">
          <w:rPr>
            <w:rFonts w:ascii="Times New Roman" w:hAnsi="Times New Roman" w:cs="Times New Roman"/>
            <w:sz w:val="24"/>
            <w:szCs w:val="24"/>
          </w:rPr>
          <w:instrText xml:space="preserve"> PAGE   \* MERGEFORMAT </w:instrText>
        </w:r>
        <w:r w:rsidRPr="007E7F30">
          <w:rPr>
            <w:rFonts w:ascii="Times New Roman" w:hAnsi="Times New Roman" w:cs="Times New Roman"/>
            <w:sz w:val="24"/>
            <w:szCs w:val="24"/>
          </w:rPr>
          <w:fldChar w:fldCharType="separate"/>
        </w:r>
        <w:r w:rsidR="0062624C">
          <w:rPr>
            <w:rFonts w:ascii="Times New Roman" w:hAnsi="Times New Roman" w:cs="Times New Roman"/>
            <w:noProof/>
            <w:sz w:val="24"/>
            <w:szCs w:val="24"/>
          </w:rPr>
          <w:t>i</w:t>
        </w:r>
        <w:r w:rsidRPr="007E7F30">
          <w:rPr>
            <w:rFonts w:ascii="Times New Roman" w:hAnsi="Times New Roman" w:cs="Times New Roman"/>
            <w:noProof/>
            <w:sz w:val="24"/>
            <w:szCs w:val="24"/>
          </w:rPr>
          <w:fldChar w:fldCharType="end"/>
        </w:r>
      </w:sdtContent>
    </w:sdt>
    <w:r>
      <w:rPr>
        <w:noProof/>
      </w:rPr>
      <w:tab/>
    </w:r>
    <w:r>
      <w:rPr>
        <w:noProof/>
      </w:rPr>
      <w:tab/>
    </w:r>
  </w:p>
  <w:p w:rsidR="00FD3539" w:rsidRPr="00784191" w:rsidRDefault="00FD3539">
    <w:pPr>
      <w:pStyle w:val="Footer"/>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3539" w:rsidRDefault="00FD3539">
    <w:pPr>
      <w:pStyle w:val="Footer"/>
      <w:jc w:val="center"/>
    </w:pPr>
  </w:p>
  <w:p w:rsidR="00FD3539" w:rsidRDefault="00FD3539" w:rsidP="006F1B0D">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800454"/>
      <w:docPartObj>
        <w:docPartGallery w:val="Page Numbers (Bottom of Page)"/>
        <w:docPartUnique/>
      </w:docPartObj>
    </w:sdtPr>
    <w:sdtEndPr>
      <w:rPr>
        <w:noProof/>
      </w:rPr>
    </w:sdtEndPr>
    <w:sdtContent>
      <w:p w:rsidR="00FD3539" w:rsidRDefault="00FD3539">
        <w:pPr>
          <w:pStyle w:val="Footer"/>
          <w:jc w:val="center"/>
        </w:pPr>
        <w:r w:rsidRPr="007E7F30">
          <w:rPr>
            <w:rFonts w:ascii="Times New Roman" w:hAnsi="Times New Roman" w:cs="Times New Roman"/>
            <w:sz w:val="24"/>
            <w:szCs w:val="24"/>
          </w:rPr>
          <w:fldChar w:fldCharType="begin"/>
        </w:r>
        <w:r w:rsidRPr="007E7F30">
          <w:rPr>
            <w:rFonts w:ascii="Times New Roman" w:hAnsi="Times New Roman" w:cs="Times New Roman"/>
            <w:sz w:val="24"/>
            <w:szCs w:val="24"/>
          </w:rPr>
          <w:instrText xml:space="preserve"> PAGE   \* MERGEFORMAT </w:instrText>
        </w:r>
        <w:r w:rsidRPr="007E7F30">
          <w:rPr>
            <w:rFonts w:ascii="Times New Roman" w:hAnsi="Times New Roman" w:cs="Times New Roman"/>
            <w:sz w:val="24"/>
            <w:szCs w:val="24"/>
          </w:rPr>
          <w:fldChar w:fldCharType="separate"/>
        </w:r>
        <w:r w:rsidR="0062624C">
          <w:rPr>
            <w:rFonts w:ascii="Times New Roman" w:hAnsi="Times New Roman" w:cs="Times New Roman"/>
            <w:noProof/>
            <w:sz w:val="24"/>
            <w:szCs w:val="24"/>
          </w:rPr>
          <w:t>8</w:t>
        </w:r>
        <w:r w:rsidRPr="007E7F30">
          <w:rPr>
            <w:rFonts w:ascii="Times New Roman" w:hAnsi="Times New Roman" w:cs="Times New Roman"/>
            <w:noProof/>
            <w:sz w:val="24"/>
            <w:szCs w:val="24"/>
          </w:rPr>
          <w:fldChar w:fldCharType="end"/>
        </w:r>
      </w:p>
    </w:sdtContent>
  </w:sdt>
  <w:p w:rsidR="00FD3539" w:rsidRPr="00784191" w:rsidRDefault="00FD3539">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0A92" w:rsidRDefault="00B40A92" w:rsidP="00701E7A">
      <w:pPr>
        <w:spacing w:after="0" w:line="240" w:lineRule="auto"/>
      </w:pPr>
      <w:r>
        <w:separator/>
      </w:r>
    </w:p>
  </w:footnote>
  <w:footnote w:type="continuationSeparator" w:id="0">
    <w:p w:rsidR="00B40A92" w:rsidRDefault="00B40A92" w:rsidP="00701E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3539" w:rsidRDefault="00FD3539">
    <w:pPr>
      <w:pStyle w:val="Header"/>
      <w:jc w:val="right"/>
    </w:pPr>
  </w:p>
  <w:p w:rsidR="00FD3539" w:rsidRDefault="00FD35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207684"/>
      <w:docPartObj>
        <w:docPartGallery w:val="Page Numbers (Top of Page)"/>
        <w:docPartUnique/>
      </w:docPartObj>
    </w:sdtPr>
    <w:sdtEndPr>
      <w:rPr>
        <w:noProof/>
      </w:rPr>
    </w:sdtEndPr>
    <w:sdtContent>
      <w:p w:rsidR="00FD3539" w:rsidRDefault="00FD3539">
        <w:pPr>
          <w:pStyle w:val="Header"/>
          <w:jc w:val="right"/>
        </w:pPr>
        <w:r w:rsidRPr="007A1101">
          <w:rPr>
            <w:rFonts w:ascii="Times New Roman" w:hAnsi="Times New Roman" w:cs="Times New Roman"/>
            <w:sz w:val="24"/>
            <w:szCs w:val="24"/>
          </w:rPr>
          <w:fldChar w:fldCharType="begin"/>
        </w:r>
        <w:r w:rsidRPr="007A1101">
          <w:rPr>
            <w:rFonts w:ascii="Times New Roman" w:hAnsi="Times New Roman" w:cs="Times New Roman"/>
            <w:sz w:val="24"/>
            <w:szCs w:val="24"/>
          </w:rPr>
          <w:instrText xml:space="preserve"> PAGE   \* MERGEFORMAT </w:instrText>
        </w:r>
        <w:r w:rsidRPr="007A1101">
          <w:rPr>
            <w:rFonts w:ascii="Times New Roman" w:hAnsi="Times New Roman" w:cs="Times New Roman"/>
            <w:sz w:val="24"/>
            <w:szCs w:val="24"/>
          </w:rPr>
          <w:fldChar w:fldCharType="separate"/>
        </w:r>
        <w:r w:rsidR="0062624C">
          <w:rPr>
            <w:rFonts w:ascii="Times New Roman" w:hAnsi="Times New Roman" w:cs="Times New Roman"/>
            <w:noProof/>
            <w:sz w:val="24"/>
            <w:szCs w:val="24"/>
          </w:rPr>
          <w:t>14</w:t>
        </w:r>
        <w:r w:rsidRPr="007A1101">
          <w:rPr>
            <w:rFonts w:ascii="Times New Roman" w:hAnsi="Times New Roman" w:cs="Times New Roman"/>
            <w:noProof/>
            <w:sz w:val="24"/>
            <w:szCs w:val="24"/>
          </w:rPr>
          <w:fldChar w:fldCharType="end"/>
        </w:r>
      </w:p>
    </w:sdtContent>
  </w:sdt>
  <w:p w:rsidR="00FD3539" w:rsidRDefault="00FD353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577600398"/>
      <w:docPartObj>
        <w:docPartGallery w:val="Page Numbers (Top of Page)"/>
        <w:docPartUnique/>
      </w:docPartObj>
    </w:sdtPr>
    <w:sdtEndPr>
      <w:rPr>
        <w:noProof/>
      </w:rPr>
    </w:sdtEndPr>
    <w:sdtContent>
      <w:p w:rsidR="00FD3539" w:rsidRPr="000B2A3D" w:rsidRDefault="00FD3539">
        <w:pPr>
          <w:pStyle w:val="Header"/>
          <w:jc w:val="right"/>
          <w:rPr>
            <w:rFonts w:ascii="Times New Roman" w:hAnsi="Times New Roman" w:cs="Times New Roman"/>
          </w:rPr>
        </w:pPr>
        <w:r w:rsidRPr="00784191">
          <w:rPr>
            <w:rFonts w:ascii="Times New Roman" w:hAnsi="Times New Roman" w:cs="Times New Roman"/>
            <w:sz w:val="24"/>
            <w:szCs w:val="24"/>
          </w:rPr>
          <w:fldChar w:fldCharType="begin"/>
        </w:r>
        <w:r w:rsidRPr="00784191">
          <w:rPr>
            <w:rFonts w:ascii="Times New Roman" w:hAnsi="Times New Roman" w:cs="Times New Roman"/>
            <w:sz w:val="24"/>
            <w:szCs w:val="24"/>
          </w:rPr>
          <w:instrText xml:space="preserve"> PAGE   \* MERGEFORMAT </w:instrText>
        </w:r>
        <w:r w:rsidRPr="00784191">
          <w:rPr>
            <w:rFonts w:ascii="Times New Roman" w:hAnsi="Times New Roman" w:cs="Times New Roman"/>
            <w:sz w:val="24"/>
            <w:szCs w:val="24"/>
          </w:rPr>
          <w:fldChar w:fldCharType="separate"/>
        </w:r>
        <w:r w:rsidR="0062624C">
          <w:rPr>
            <w:rFonts w:ascii="Times New Roman" w:hAnsi="Times New Roman" w:cs="Times New Roman"/>
            <w:noProof/>
            <w:sz w:val="24"/>
            <w:szCs w:val="24"/>
          </w:rPr>
          <w:t>22</w:t>
        </w:r>
        <w:r w:rsidRPr="00784191">
          <w:rPr>
            <w:rFonts w:ascii="Times New Roman" w:hAnsi="Times New Roman" w:cs="Times New Roman"/>
            <w:noProof/>
            <w:sz w:val="24"/>
            <w:szCs w:val="24"/>
          </w:rPr>
          <w:fldChar w:fldCharType="end"/>
        </w:r>
      </w:p>
    </w:sdtContent>
  </w:sdt>
  <w:p w:rsidR="00FD3539" w:rsidRDefault="00FD35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6C439B"/>
    <w:multiLevelType w:val="multilevel"/>
    <w:tmpl w:val="906AB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0368F6"/>
    <w:multiLevelType w:val="hybridMultilevel"/>
    <w:tmpl w:val="A8A685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B2C84"/>
    <w:multiLevelType w:val="multilevel"/>
    <w:tmpl w:val="0DD8747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0E0177"/>
    <w:multiLevelType w:val="hybridMultilevel"/>
    <w:tmpl w:val="BD669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7B5333"/>
    <w:multiLevelType w:val="hybridMultilevel"/>
    <w:tmpl w:val="48C4E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8017B8"/>
    <w:multiLevelType w:val="hybridMultilevel"/>
    <w:tmpl w:val="2CB8E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E7428"/>
    <w:multiLevelType w:val="multilevel"/>
    <w:tmpl w:val="211A5D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46207A62"/>
    <w:multiLevelType w:val="multilevel"/>
    <w:tmpl w:val="211A5D8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68E7F3D"/>
    <w:multiLevelType w:val="multilevel"/>
    <w:tmpl w:val="5DB447C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8F05799"/>
    <w:multiLevelType w:val="multilevel"/>
    <w:tmpl w:val="A288C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5"/>
  </w:num>
  <w:num w:numId="3">
    <w:abstractNumId w:val="3"/>
  </w:num>
  <w:num w:numId="4">
    <w:abstractNumId w:val="6"/>
  </w:num>
  <w:num w:numId="5">
    <w:abstractNumId w:val="8"/>
  </w:num>
  <w:num w:numId="6">
    <w:abstractNumId w:val="1"/>
  </w:num>
  <w:num w:numId="7">
    <w:abstractNumId w:val="9"/>
  </w:num>
  <w:num w:numId="8">
    <w:abstractNumId w:val="0"/>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50E"/>
    <w:rsid w:val="00001FF7"/>
    <w:rsid w:val="00012FF4"/>
    <w:rsid w:val="00017639"/>
    <w:rsid w:val="00025DFB"/>
    <w:rsid w:val="00077449"/>
    <w:rsid w:val="0008073A"/>
    <w:rsid w:val="00083376"/>
    <w:rsid w:val="00096CC5"/>
    <w:rsid w:val="00097786"/>
    <w:rsid w:val="000A34B5"/>
    <w:rsid w:val="000B2295"/>
    <w:rsid w:val="000B2A3D"/>
    <w:rsid w:val="000C43FD"/>
    <w:rsid w:val="000E0A1A"/>
    <w:rsid w:val="000F3184"/>
    <w:rsid w:val="001005EF"/>
    <w:rsid w:val="00104F67"/>
    <w:rsid w:val="0011283D"/>
    <w:rsid w:val="0012428F"/>
    <w:rsid w:val="0014683C"/>
    <w:rsid w:val="00161635"/>
    <w:rsid w:val="001735C1"/>
    <w:rsid w:val="001849D3"/>
    <w:rsid w:val="00193924"/>
    <w:rsid w:val="00193DE0"/>
    <w:rsid w:val="001B0258"/>
    <w:rsid w:val="001B1FAE"/>
    <w:rsid w:val="001C73E2"/>
    <w:rsid w:val="001D35BD"/>
    <w:rsid w:val="001E476D"/>
    <w:rsid w:val="001E73EE"/>
    <w:rsid w:val="001F3387"/>
    <w:rsid w:val="001F5746"/>
    <w:rsid w:val="00201E81"/>
    <w:rsid w:val="0021756E"/>
    <w:rsid w:val="00240522"/>
    <w:rsid w:val="002457C1"/>
    <w:rsid w:val="00264925"/>
    <w:rsid w:val="0027769E"/>
    <w:rsid w:val="002B69FA"/>
    <w:rsid w:val="002E5A40"/>
    <w:rsid w:val="00306F16"/>
    <w:rsid w:val="0034599B"/>
    <w:rsid w:val="00351245"/>
    <w:rsid w:val="003536F0"/>
    <w:rsid w:val="0038465C"/>
    <w:rsid w:val="003A7BC3"/>
    <w:rsid w:val="003C18B1"/>
    <w:rsid w:val="003E1A4A"/>
    <w:rsid w:val="003F549E"/>
    <w:rsid w:val="0040554A"/>
    <w:rsid w:val="0041036B"/>
    <w:rsid w:val="00411CAD"/>
    <w:rsid w:val="00411E48"/>
    <w:rsid w:val="00412239"/>
    <w:rsid w:val="00424000"/>
    <w:rsid w:val="00441BFA"/>
    <w:rsid w:val="00452E2B"/>
    <w:rsid w:val="00472B04"/>
    <w:rsid w:val="00473637"/>
    <w:rsid w:val="004A1527"/>
    <w:rsid w:val="004C5C9A"/>
    <w:rsid w:val="004F2855"/>
    <w:rsid w:val="004F351B"/>
    <w:rsid w:val="0051587B"/>
    <w:rsid w:val="005345D0"/>
    <w:rsid w:val="0055022F"/>
    <w:rsid w:val="005877D6"/>
    <w:rsid w:val="00591502"/>
    <w:rsid w:val="005A3F71"/>
    <w:rsid w:val="005A6D72"/>
    <w:rsid w:val="005B15FD"/>
    <w:rsid w:val="005B3A86"/>
    <w:rsid w:val="005B637C"/>
    <w:rsid w:val="005D7B32"/>
    <w:rsid w:val="005E476B"/>
    <w:rsid w:val="005E4F71"/>
    <w:rsid w:val="005F3509"/>
    <w:rsid w:val="006079EC"/>
    <w:rsid w:val="00610EDB"/>
    <w:rsid w:val="00617C31"/>
    <w:rsid w:val="006213B6"/>
    <w:rsid w:val="00621A47"/>
    <w:rsid w:val="0062624C"/>
    <w:rsid w:val="00637B31"/>
    <w:rsid w:val="006670D0"/>
    <w:rsid w:val="006800B9"/>
    <w:rsid w:val="006B4132"/>
    <w:rsid w:val="006D09F5"/>
    <w:rsid w:val="006E2528"/>
    <w:rsid w:val="006E6F1A"/>
    <w:rsid w:val="006F1B0D"/>
    <w:rsid w:val="00701E7A"/>
    <w:rsid w:val="00702D99"/>
    <w:rsid w:val="00716EC6"/>
    <w:rsid w:val="00724536"/>
    <w:rsid w:val="00731A66"/>
    <w:rsid w:val="007368A3"/>
    <w:rsid w:val="007529F5"/>
    <w:rsid w:val="00767F0B"/>
    <w:rsid w:val="00784191"/>
    <w:rsid w:val="007A1101"/>
    <w:rsid w:val="007B0D54"/>
    <w:rsid w:val="007C5108"/>
    <w:rsid w:val="007D3406"/>
    <w:rsid w:val="007E51AD"/>
    <w:rsid w:val="007E7F30"/>
    <w:rsid w:val="007F6F32"/>
    <w:rsid w:val="007F71AA"/>
    <w:rsid w:val="0080006B"/>
    <w:rsid w:val="00832E60"/>
    <w:rsid w:val="008370C8"/>
    <w:rsid w:val="008409EB"/>
    <w:rsid w:val="0086067F"/>
    <w:rsid w:val="00865309"/>
    <w:rsid w:val="008806C1"/>
    <w:rsid w:val="00893B5F"/>
    <w:rsid w:val="008A2283"/>
    <w:rsid w:val="008C2696"/>
    <w:rsid w:val="008C33F0"/>
    <w:rsid w:val="008C6505"/>
    <w:rsid w:val="008E1A17"/>
    <w:rsid w:val="008E3237"/>
    <w:rsid w:val="008F4543"/>
    <w:rsid w:val="009151A5"/>
    <w:rsid w:val="00936C82"/>
    <w:rsid w:val="00944DAE"/>
    <w:rsid w:val="00955741"/>
    <w:rsid w:val="009634E6"/>
    <w:rsid w:val="00973D9E"/>
    <w:rsid w:val="00994985"/>
    <w:rsid w:val="009A2A42"/>
    <w:rsid w:val="009B3C26"/>
    <w:rsid w:val="009B62B0"/>
    <w:rsid w:val="00A15A60"/>
    <w:rsid w:val="00A17A34"/>
    <w:rsid w:val="00A22664"/>
    <w:rsid w:val="00A24A6C"/>
    <w:rsid w:val="00A56630"/>
    <w:rsid w:val="00A65FE6"/>
    <w:rsid w:val="00A76337"/>
    <w:rsid w:val="00A91E86"/>
    <w:rsid w:val="00A947FE"/>
    <w:rsid w:val="00AA45A9"/>
    <w:rsid w:val="00AC19C6"/>
    <w:rsid w:val="00AC2E1F"/>
    <w:rsid w:val="00AC39AF"/>
    <w:rsid w:val="00AD4826"/>
    <w:rsid w:val="00AE173E"/>
    <w:rsid w:val="00AF4D58"/>
    <w:rsid w:val="00B01B5E"/>
    <w:rsid w:val="00B06EC9"/>
    <w:rsid w:val="00B40A92"/>
    <w:rsid w:val="00B51E3E"/>
    <w:rsid w:val="00B557DA"/>
    <w:rsid w:val="00B95D48"/>
    <w:rsid w:val="00B971DF"/>
    <w:rsid w:val="00B97E95"/>
    <w:rsid w:val="00BB0A64"/>
    <w:rsid w:val="00BB37ED"/>
    <w:rsid w:val="00BC6ABC"/>
    <w:rsid w:val="00BF16B9"/>
    <w:rsid w:val="00BF5822"/>
    <w:rsid w:val="00C03D29"/>
    <w:rsid w:val="00C056D9"/>
    <w:rsid w:val="00C1038A"/>
    <w:rsid w:val="00C10CCC"/>
    <w:rsid w:val="00C331A0"/>
    <w:rsid w:val="00C83E33"/>
    <w:rsid w:val="00C84E7B"/>
    <w:rsid w:val="00CB110D"/>
    <w:rsid w:val="00CB5346"/>
    <w:rsid w:val="00CB7B1D"/>
    <w:rsid w:val="00CB7E3F"/>
    <w:rsid w:val="00CC75A6"/>
    <w:rsid w:val="00CD6669"/>
    <w:rsid w:val="00CE4C3D"/>
    <w:rsid w:val="00CF3683"/>
    <w:rsid w:val="00D01F75"/>
    <w:rsid w:val="00D11986"/>
    <w:rsid w:val="00D2347D"/>
    <w:rsid w:val="00D27278"/>
    <w:rsid w:val="00D32C6C"/>
    <w:rsid w:val="00D34455"/>
    <w:rsid w:val="00D564BA"/>
    <w:rsid w:val="00D602BA"/>
    <w:rsid w:val="00D65E75"/>
    <w:rsid w:val="00DB00AA"/>
    <w:rsid w:val="00DE1BD3"/>
    <w:rsid w:val="00DE6561"/>
    <w:rsid w:val="00E268B3"/>
    <w:rsid w:val="00E26AA1"/>
    <w:rsid w:val="00E72B41"/>
    <w:rsid w:val="00E84125"/>
    <w:rsid w:val="00E913EE"/>
    <w:rsid w:val="00EA6BCC"/>
    <w:rsid w:val="00EB1A6A"/>
    <w:rsid w:val="00EB1A97"/>
    <w:rsid w:val="00EC1A75"/>
    <w:rsid w:val="00F0250E"/>
    <w:rsid w:val="00F076BB"/>
    <w:rsid w:val="00F214CB"/>
    <w:rsid w:val="00F22029"/>
    <w:rsid w:val="00F27DCD"/>
    <w:rsid w:val="00F354A4"/>
    <w:rsid w:val="00F37D58"/>
    <w:rsid w:val="00F67F4E"/>
    <w:rsid w:val="00F76836"/>
    <w:rsid w:val="00F83F03"/>
    <w:rsid w:val="00F9560F"/>
    <w:rsid w:val="00FA06E7"/>
    <w:rsid w:val="00FA7AE7"/>
    <w:rsid w:val="00FB5587"/>
    <w:rsid w:val="00FC0E3A"/>
    <w:rsid w:val="00FD3539"/>
    <w:rsid w:val="00FE5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07BE7C-5AFE-41FF-860D-B1BD17E7C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67F0B"/>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767F0B"/>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67F0B"/>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0C8"/>
    <w:pPr>
      <w:ind w:left="720"/>
      <w:contextualSpacing/>
    </w:pPr>
  </w:style>
  <w:style w:type="character" w:styleId="PlaceholderText">
    <w:name w:val="Placeholder Text"/>
    <w:basedOn w:val="DefaultParagraphFont"/>
    <w:uiPriority w:val="99"/>
    <w:semiHidden/>
    <w:rsid w:val="00CB7E3F"/>
    <w:rPr>
      <w:color w:val="808080"/>
    </w:rPr>
  </w:style>
  <w:style w:type="character" w:customStyle="1" w:styleId="Heading1Char">
    <w:name w:val="Heading 1 Char"/>
    <w:basedOn w:val="DefaultParagraphFont"/>
    <w:link w:val="Heading1"/>
    <w:uiPriority w:val="9"/>
    <w:rsid w:val="00767F0B"/>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767F0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351245"/>
    <w:pPr>
      <w:outlineLvl w:val="9"/>
    </w:pPr>
  </w:style>
  <w:style w:type="paragraph" w:styleId="TOC1">
    <w:name w:val="toc 1"/>
    <w:basedOn w:val="Normal"/>
    <w:next w:val="Normal"/>
    <w:autoRedefine/>
    <w:uiPriority w:val="39"/>
    <w:unhideWhenUsed/>
    <w:rsid w:val="00351245"/>
    <w:pPr>
      <w:spacing w:after="100"/>
    </w:pPr>
  </w:style>
  <w:style w:type="paragraph" w:styleId="TOC2">
    <w:name w:val="toc 2"/>
    <w:basedOn w:val="Normal"/>
    <w:next w:val="Normal"/>
    <w:autoRedefine/>
    <w:uiPriority w:val="39"/>
    <w:unhideWhenUsed/>
    <w:rsid w:val="00B557DA"/>
    <w:pPr>
      <w:tabs>
        <w:tab w:val="right" w:leader="dot" w:pos="8261"/>
      </w:tabs>
      <w:spacing w:after="100" w:line="276" w:lineRule="auto"/>
      <w:ind w:left="220"/>
    </w:pPr>
  </w:style>
  <w:style w:type="character" w:styleId="Hyperlink">
    <w:name w:val="Hyperlink"/>
    <w:basedOn w:val="DefaultParagraphFont"/>
    <w:uiPriority w:val="99"/>
    <w:unhideWhenUsed/>
    <w:rsid w:val="00351245"/>
    <w:rPr>
      <w:color w:val="0563C1" w:themeColor="hyperlink"/>
      <w:u w:val="single"/>
    </w:rPr>
  </w:style>
  <w:style w:type="character" w:customStyle="1" w:styleId="Heading3Char">
    <w:name w:val="Heading 3 Char"/>
    <w:basedOn w:val="DefaultParagraphFont"/>
    <w:link w:val="Heading3"/>
    <w:uiPriority w:val="9"/>
    <w:rsid w:val="00767F0B"/>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F76836"/>
    <w:pPr>
      <w:spacing w:after="100"/>
      <w:ind w:left="440"/>
    </w:pPr>
  </w:style>
  <w:style w:type="paragraph" w:styleId="Header">
    <w:name w:val="header"/>
    <w:basedOn w:val="Normal"/>
    <w:link w:val="HeaderChar"/>
    <w:uiPriority w:val="99"/>
    <w:unhideWhenUsed/>
    <w:rsid w:val="00701E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E7A"/>
  </w:style>
  <w:style w:type="paragraph" w:styleId="Footer">
    <w:name w:val="footer"/>
    <w:basedOn w:val="Normal"/>
    <w:link w:val="FooterChar"/>
    <w:uiPriority w:val="99"/>
    <w:unhideWhenUsed/>
    <w:rsid w:val="00701E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E7A"/>
  </w:style>
  <w:style w:type="table" w:styleId="TableGrid">
    <w:name w:val="Table Grid"/>
    <w:basedOn w:val="TableNormal"/>
    <w:uiPriority w:val="39"/>
    <w:rsid w:val="005915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0554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0554A"/>
    <w:rPr>
      <w:b/>
      <w:bCs/>
    </w:rPr>
  </w:style>
  <w:style w:type="paragraph" w:styleId="Caption">
    <w:name w:val="caption"/>
    <w:basedOn w:val="Normal"/>
    <w:next w:val="Normal"/>
    <w:uiPriority w:val="35"/>
    <w:unhideWhenUsed/>
    <w:qFormat/>
    <w:rsid w:val="00411E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11E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33479">
      <w:bodyDiv w:val="1"/>
      <w:marLeft w:val="0"/>
      <w:marRight w:val="0"/>
      <w:marTop w:val="0"/>
      <w:marBottom w:val="0"/>
      <w:divBdr>
        <w:top w:val="none" w:sz="0" w:space="0" w:color="auto"/>
        <w:left w:val="none" w:sz="0" w:space="0" w:color="auto"/>
        <w:bottom w:val="none" w:sz="0" w:space="0" w:color="auto"/>
        <w:right w:val="none" w:sz="0" w:space="0" w:color="auto"/>
      </w:divBdr>
    </w:div>
    <w:div w:id="1208644951">
      <w:bodyDiv w:val="1"/>
      <w:marLeft w:val="0"/>
      <w:marRight w:val="0"/>
      <w:marTop w:val="0"/>
      <w:marBottom w:val="0"/>
      <w:divBdr>
        <w:top w:val="none" w:sz="0" w:space="0" w:color="auto"/>
        <w:left w:val="none" w:sz="0" w:space="0" w:color="auto"/>
        <w:bottom w:val="none" w:sz="0" w:space="0" w:color="auto"/>
        <w:right w:val="none" w:sz="0" w:space="0" w:color="auto"/>
      </w:divBdr>
    </w:div>
    <w:div w:id="1284313960">
      <w:bodyDiv w:val="1"/>
      <w:marLeft w:val="0"/>
      <w:marRight w:val="0"/>
      <w:marTop w:val="0"/>
      <w:marBottom w:val="0"/>
      <w:divBdr>
        <w:top w:val="none" w:sz="0" w:space="0" w:color="auto"/>
        <w:left w:val="none" w:sz="0" w:space="0" w:color="auto"/>
        <w:bottom w:val="none" w:sz="0" w:space="0" w:color="auto"/>
        <w:right w:val="none" w:sz="0" w:space="0" w:color="auto"/>
      </w:divBdr>
      <w:divsChild>
        <w:div w:id="1387607985">
          <w:marLeft w:val="0"/>
          <w:marRight w:val="0"/>
          <w:marTop w:val="15"/>
          <w:marBottom w:val="0"/>
          <w:divBdr>
            <w:top w:val="single" w:sz="48" w:space="0" w:color="auto"/>
            <w:left w:val="single" w:sz="48" w:space="0" w:color="auto"/>
            <w:bottom w:val="single" w:sz="48" w:space="0" w:color="auto"/>
            <w:right w:val="single" w:sz="48" w:space="0" w:color="auto"/>
          </w:divBdr>
          <w:divsChild>
            <w:div w:id="966743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38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A5C5F-D572-4CBB-AEB8-C8E227D00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7</TotalTime>
  <Pages>35</Pages>
  <Words>21655</Words>
  <Characters>123436</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ly</dc:creator>
  <cp:keywords/>
  <dc:description/>
  <cp:lastModifiedBy>Angelly</cp:lastModifiedBy>
  <cp:revision>76</cp:revision>
  <cp:lastPrinted>2025-09-17T14:46:00Z</cp:lastPrinted>
  <dcterms:created xsi:type="dcterms:W3CDTF">2025-04-24T11:18:00Z</dcterms:created>
  <dcterms:modified xsi:type="dcterms:W3CDTF">2025-09-1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e97e4e-629f-3f4e-9cbf-a0078816dde3</vt:lpwstr>
  </property>
  <property fmtid="{D5CDD505-2E9C-101B-9397-08002B2CF9AE}" pid="24" name="Mendeley Citation Style_1">
    <vt:lpwstr>http://www.zotero.org/styles/apa</vt:lpwstr>
  </property>
</Properties>
</file>